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11951" w14:textId="77777777" w:rsidR="001711FC" w:rsidRPr="00D973F0" w:rsidRDefault="001711FC" w:rsidP="00E944DD">
      <w:pPr>
        <w:ind w:right="284" w:firstLine="0"/>
        <w:jc w:val="center"/>
        <w:rPr>
          <w:b/>
          <w:szCs w:val="24"/>
          <w:lang w:val="es-CO"/>
        </w:rPr>
      </w:pPr>
    </w:p>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77777777" w:rsidR="003A0E83" w:rsidRPr="00D973F0" w:rsidRDefault="003A0E83"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3701F5A7" w14:textId="77777777" w:rsidR="002E1C45" w:rsidRPr="00D973F0"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02064700" w14:textId="502FD2DB" w:rsidR="002E1C45" w:rsidRPr="00D973F0" w:rsidRDefault="00A2116D">
      <w:pPr>
        <w:pStyle w:val="TDC1"/>
        <w:rPr>
          <w:rFonts w:eastAsiaTheme="minorEastAsia"/>
          <w:noProof/>
          <w:sz w:val="22"/>
          <w:szCs w:val="22"/>
          <w:lang w:val="es-CO" w:eastAsia="es-CO"/>
        </w:rPr>
      </w:pPr>
      <w:hyperlink w:anchor="_Toc62753906" w:history="1">
        <w:r w:rsidR="002E1C45" w:rsidRPr="00D973F0">
          <w:rPr>
            <w:rStyle w:val="Hipervnculo"/>
            <w:noProof/>
          </w:rPr>
          <w:t>Introducción</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6 \h </w:instrText>
        </w:r>
        <w:r w:rsidR="002E1C45" w:rsidRPr="00D973F0">
          <w:rPr>
            <w:noProof/>
            <w:webHidden/>
          </w:rPr>
        </w:r>
        <w:r w:rsidR="002E1C45" w:rsidRPr="00D973F0">
          <w:rPr>
            <w:noProof/>
            <w:webHidden/>
          </w:rPr>
          <w:fldChar w:fldCharType="separate"/>
        </w:r>
        <w:r w:rsidR="002E1C45" w:rsidRPr="00D973F0">
          <w:rPr>
            <w:noProof/>
            <w:webHidden/>
          </w:rPr>
          <w:t>12</w:t>
        </w:r>
        <w:r w:rsidR="002E1C45" w:rsidRPr="00D973F0">
          <w:rPr>
            <w:noProof/>
            <w:webHidden/>
          </w:rPr>
          <w:fldChar w:fldCharType="end"/>
        </w:r>
      </w:hyperlink>
    </w:p>
    <w:p w14:paraId="45DE848B" w14:textId="5F024828" w:rsidR="002E1C45" w:rsidRPr="00D973F0" w:rsidRDefault="00A2116D">
      <w:pPr>
        <w:pStyle w:val="TDC1"/>
        <w:rPr>
          <w:rFonts w:eastAsiaTheme="minorEastAsia"/>
          <w:noProof/>
          <w:sz w:val="22"/>
          <w:szCs w:val="22"/>
          <w:lang w:val="es-CO" w:eastAsia="es-CO"/>
        </w:rPr>
      </w:pPr>
      <w:hyperlink w:anchor="_Toc62753907" w:history="1">
        <w:r w:rsidR="002E1C45" w:rsidRPr="00D973F0">
          <w:rPr>
            <w:rStyle w:val="Hipervnculo"/>
            <w:noProof/>
          </w:rPr>
          <w:t xml:space="preserve">1. </w:t>
        </w:r>
        <w:r w:rsidR="001D2A4E" w:rsidRPr="00D973F0">
          <w:rPr>
            <w:rStyle w:val="Hipervnculo"/>
            <w:noProof/>
          </w:rPr>
          <w:t>Análisis Termográfico a Paneles Fotovoltaicos Mediante Digitalización de Imágenes</w:t>
        </w:r>
        <w:r w:rsidR="001D2A4E" w:rsidRPr="00D973F0">
          <w:rPr>
            <w:noProof/>
            <w:webHidden/>
          </w:rPr>
          <w:tab/>
        </w:r>
        <w:r w:rsidR="002E1C45" w:rsidRPr="00D973F0">
          <w:rPr>
            <w:noProof/>
            <w:webHidden/>
          </w:rPr>
          <w:fldChar w:fldCharType="begin"/>
        </w:r>
        <w:r w:rsidR="002E1C45" w:rsidRPr="00D973F0">
          <w:rPr>
            <w:noProof/>
            <w:webHidden/>
          </w:rPr>
          <w:instrText xml:space="preserve"> PAGEREF _Toc62753907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048FB586" w14:textId="44A25416" w:rsidR="002E1C45" w:rsidRPr="00D973F0" w:rsidRDefault="00A2116D">
      <w:pPr>
        <w:pStyle w:val="TDC2"/>
        <w:tabs>
          <w:tab w:val="right" w:leader="dot" w:pos="9350"/>
        </w:tabs>
        <w:rPr>
          <w:rFonts w:eastAsiaTheme="minorEastAsia"/>
          <w:noProof/>
          <w:sz w:val="22"/>
          <w:szCs w:val="22"/>
          <w:lang w:val="es-CO" w:eastAsia="es-CO"/>
        </w:rPr>
      </w:pPr>
      <w:hyperlink w:anchor="_Toc62753908" w:history="1">
        <w:r w:rsidR="002E1C45" w:rsidRPr="00D973F0">
          <w:rPr>
            <w:rStyle w:val="Hipervnculo"/>
            <w:noProof/>
          </w:rPr>
          <w:t>1.1 Planteamiento del Problema</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8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183384D0" w14:textId="1121DDEF" w:rsidR="002E1C45" w:rsidRPr="00D973F0" w:rsidRDefault="00A2116D">
      <w:pPr>
        <w:pStyle w:val="TDC2"/>
        <w:tabs>
          <w:tab w:val="right" w:leader="dot" w:pos="9350"/>
        </w:tabs>
        <w:rPr>
          <w:rFonts w:eastAsiaTheme="minorEastAsia"/>
          <w:noProof/>
          <w:sz w:val="22"/>
          <w:szCs w:val="22"/>
          <w:lang w:val="es-CO" w:eastAsia="es-CO"/>
        </w:rPr>
      </w:pPr>
      <w:hyperlink w:anchor="_Toc62753909" w:history="1">
        <w:r w:rsidR="002E1C45" w:rsidRPr="00D973F0">
          <w:rPr>
            <w:rStyle w:val="Hipervnculo"/>
            <w:noProof/>
          </w:rPr>
          <w:t>1.2 Justificación</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9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0B7ADCB5" w14:textId="5E285BF5" w:rsidR="002E1C45" w:rsidRPr="00D973F0" w:rsidRDefault="00A2116D">
      <w:pPr>
        <w:pStyle w:val="TDC2"/>
        <w:tabs>
          <w:tab w:val="right" w:leader="dot" w:pos="9350"/>
        </w:tabs>
        <w:rPr>
          <w:rFonts w:eastAsiaTheme="minorEastAsia"/>
          <w:noProof/>
          <w:sz w:val="22"/>
          <w:szCs w:val="22"/>
          <w:lang w:val="es-CO" w:eastAsia="es-CO"/>
        </w:rPr>
      </w:pPr>
      <w:hyperlink w:anchor="_Toc62753910" w:history="1">
        <w:r w:rsidR="002E1C45" w:rsidRPr="00D973F0">
          <w:rPr>
            <w:rStyle w:val="Hipervnculo"/>
            <w:noProof/>
          </w:rPr>
          <w:t>1.3 Objetiv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0 \h </w:instrText>
        </w:r>
        <w:r w:rsidR="002E1C45" w:rsidRPr="00D973F0">
          <w:rPr>
            <w:noProof/>
            <w:webHidden/>
          </w:rPr>
        </w:r>
        <w:r w:rsidR="002E1C45" w:rsidRPr="00D973F0">
          <w:rPr>
            <w:noProof/>
            <w:webHidden/>
          </w:rPr>
          <w:fldChar w:fldCharType="separate"/>
        </w:r>
        <w:r w:rsidR="002E1C45" w:rsidRPr="00D973F0">
          <w:rPr>
            <w:noProof/>
            <w:webHidden/>
          </w:rPr>
          <w:t>14</w:t>
        </w:r>
        <w:r w:rsidR="002E1C45" w:rsidRPr="00D973F0">
          <w:rPr>
            <w:noProof/>
            <w:webHidden/>
          </w:rPr>
          <w:fldChar w:fldCharType="end"/>
        </w:r>
      </w:hyperlink>
    </w:p>
    <w:p w14:paraId="0371C7A0" w14:textId="1FA56E06" w:rsidR="002E1C45" w:rsidRPr="00D973F0" w:rsidRDefault="00A2116D">
      <w:pPr>
        <w:pStyle w:val="TDC3"/>
        <w:tabs>
          <w:tab w:val="right" w:leader="dot" w:pos="9350"/>
        </w:tabs>
        <w:rPr>
          <w:rFonts w:eastAsiaTheme="minorEastAsia"/>
          <w:noProof/>
          <w:sz w:val="22"/>
          <w:szCs w:val="22"/>
          <w:lang w:val="es-CO" w:eastAsia="es-CO"/>
        </w:rPr>
      </w:pPr>
      <w:hyperlink w:anchor="_Toc62753911" w:history="1">
        <w:r w:rsidR="002E1C45" w:rsidRPr="00D973F0">
          <w:rPr>
            <w:rStyle w:val="Hipervnculo"/>
            <w:bCs/>
            <w:noProof/>
            <w:lang w:val="es-CO"/>
          </w:rPr>
          <w:t>1.3.1 Objetivo Gener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1 \h </w:instrText>
        </w:r>
        <w:r w:rsidR="002E1C45" w:rsidRPr="00D973F0">
          <w:rPr>
            <w:noProof/>
            <w:webHidden/>
          </w:rPr>
        </w:r>
        <w:r w:rsidR="002E1C45" w:rsidRPr="00D973F0">
          <w:rPr>
            <w:noProof/>
            <w:webHidden/>
          </w:rPr>
          <w:fldChar w:fldCharType="separate"/>
        </w:r>
        <w:r w:rsidR="002E1C45" w:rsidRPr="00D973F0">
          <w:rPr>
            <w:noProof/>
            <w:webHidden/>
          </w:rPr>
          <w:t>14</w:t>
        </w:r>
        <w:r w:rsidR="002E1C45" w:rsidRPr="00D973F0">
          <w:rPr>
            <w:noProof/>
            <w:webHidden/>
          </w:rPr>
          <w:fldChar w:fldCharType="end"/>
        </w:r>
      </w:hyperlink>
    </w:p>
    <w:p w14:paraId="3F03FD9F" w14:textId="63BF23A0" w:rsidR="002E1C45" w:rsidRPr="00D973F0" w:rsidRDefault="00A2116D">
      <w:pPr>
        <w:pStyle w:val="TDC3"/>
        <w:tabs>
          <w:tab w:val="right" w:leader="dot" w:pos="9350"/>
        </w:tabs>
        <w:rPr>
          <w:rFonts w:eastAsiaTheme="minorEastAsia"/>
          <w:noProof/>
          <w:sz w:val="22"/>
          <w:szCs w:val="22"/>
          <w:lang w:val="es-CO" w:eastAsia="es-CO"/>
        </w:rPr>
      </w:pPr>
      <w:hyperlink w:anchor="_Toc62753912" w:history="1">
        <w:r w:rsidR="002E1C45" w:rsidRPr="00D973F0">
          <w:rPr>
            <w:rStyle w:val="Hipervnculo"/>
            <w:bCs/>
            <w:noProof/>
            <w:lang w:val="es-CO"/>
          </w:rPr>
          <w:t>1.</w:t>
        </w:r>
        <w:r w:rsidR="002E1C45" w:rsidRPr="00D973F0">
          <w:rPr>
            <w:rStyle w:val="Hipervnculo"/>
            <w:noProof/>
            <w:lang w:val="es-CO"/>
          </w:rPr>
          <w:t>3.2</w:t>
        </w:r>
        <w:r w:rsidR="002E1C45" w:rsidRPr="00D973F0">
          <w:rPr>
            <w:rStyle w:val="Hipervnculo"/>
            <w:bCs/>
            <w:noProof/>
            <w:lang w:val="es-CO"/>
          </w:rPr>
          <w:t xml:space="preserve"> Objetivos Específic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2 \h </w:instrText>
        </w:r>
        <w:r w:rsidR="002E1C45" w:rsidRPr="00D973F0">
          <w:rPr>
            <w:noProof/>
            <w:webHidden/>
          </w:rPr>
        </w:r>
        <w:r w:rsidR="002E1C45" w:rsidRPr="00D973F0">
          <w:rPr>
            <w:noProof/>
            <w:webHidden/>
          </w:rPr>
          <w:fldChar w:fldCharType="separate"/>
        </w:r>
        <w:r w:rsidR="002E1C45" w:rsidRPr="00D973F0">
          <w:rPr>
            <w:noProof/>
            <w:webHidden/>
          </w:rPr>
          <w:t>15</w:t>
        </w:r>
        <w:r w:rsidR="002E1C45" w:rsidRPr="00D973F0">
          <w:rPr>
            <w:noProof/>
            <w:webHidden/>
          </w:rPr>
          <w:fldChar w:fldCharType="end"/>
        </w:r>
      </w:hyperlink>
    </w:p>
    <w:p w14:paraId="172594F5" w14:textId="7EB67665" w:rsidR="002E1C45" w:rsidRPr="00D973F0" w:rsidRDefault="00A2116D">
      <w:pPr>
        <w:pStyle w:val="TDC1"/>
        <w:rPr>
          <w:rFonts w:eastAsiaTheme="minorEastAsia"/>
          <w:noProof/>
          <w:sz w:val="22"/>
          <w:szCs w:val="22"/>
          <w:lang w:val="es-CO" w:eastAsia="es-CO"/>
        </w:rPr>
      </w:pPr>
      <w:hyperlink w:anchor="_Toc62753913" w:history="1">
        <w:r w:rsidR="002E1C45" w:rsidRPr="00D973F0">
          <w:rPr>
            <w:rStyle w:val="Hipervnculo"/>
            <w:noProof/>
          </w:rPr>
          <w:t>2. Marco Referenci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3 \h </w:instrText>
        </w:r>
        <w:r w:rsidR="002E1C45" w:rsidRPr="00D973F0">
          <w:rPr>
            <w:noProof/>
            <w:webHidden/>
          </w:rPr>
        </w:r>
        <w:r w:rsidR="002E1C45" w:rsidRPr="00D973F0">
          <w:rPr>
            <w:noProof/>
            <w:webHidden/>
          </w:rPr>
          <w:fldChar w:fldCharType="separate"/>
        </w:r>
        <w:r w:rsidR="002E1C45" w:rsidRPr="00D973F0">
          <w:rPr>
            <w:noProof/>
            <w:webHidden/>
          </w:rPr>
          <w:t>15</w:t>
        </w:r>
        <w:r w:rsidR="002E1C45" w:rsidRPr="00D973F0">
          <w:rPr>
            <w:noProof/>
            <w:webHidden/>
          </w:rPr>
          <w:fldChar w:fldCharType="end"/>
        </w:r>
      </w:hyperlink>
    </w:p>
    <w:p w14:paraId="17D02677" w14:textId="163ECE9E" w:rsidR="002E1C45" w:rsidRPr="00D973F0" w:rsidRDefault="00A2116D">
      <w:pPr>
        <w:pStyle w:val="TDC2"/>
        <w:tabs>
          <w:tab w:val="right" w:leader="dot" w:pos="9350"/>
        </w:tabs>
        <w:rPr>
          <w:rFonts w:eastAsiaTheme="minorEastAsia"/>
          <w:noProof/>
          <w:sz w:val="22"/>
          <w:szCs w:val="22"/>
          <w:lang w:val="es-CO" w:eastAsia="es-CO"/>
        </w:rPr>
      </w:pPr>
      <w:hyperlink w:anchor="_Toc62753914" w:history="1">
        <w:r w:rsidR="002E1C45" w:rsidRPr="00D973F0">
          <w:rPr>
            <w:rStyle w:val="Hipervnculo"/>
            <w:noProof/>
          </w:rPr>
          <w:t>2.1 Marco Teóric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4 \h </w:instrText>
        </w:r>
        <w:r w:rsidR="002E1C45" w:rsidRPr="00D973F0">
          <w:rPr>
            <w:noProof/>
            <w:webHidden/>
          </w:rPr>
        </w:r>
        <w:r w:rsidR="002E1C45" w:rsidRPr="00D973F0">
          <w:rPr>
            <w:noProof/>
            <w:webHidden/>
          </w:rPr>
          <w:fldChar w:fldCharType="separate"/>
        </w:r>
        <w:r w:rsidR="002E1C45" w:rsidRPr="00D973F0">
          <w:rPr>
            <w:noProof/>
            <w:webHidden/>
          </w:rPr>
          <w:t>17</w:t>
        </w:r>
        <w:r w:rsidR="002E1C45" w:rsidRPr="00D973F0">
          <w:rPr>
            <w:noProof/>
            <w:webHidden/>
          </w:rPr>
          <w:fldChar w:fldCharType="end"/>
        </w:r>
      </w:hyperlink>
    </w:p>
    <w:p w14:paraId="27606432" w14:textId="7D492589" w:rsidR="002E1C45" w:rsidRPr="00D973F0" w:rsidRDefault="00A2116D">
      <w:pPr>
        <w:pStyle w:val="TDC3"/>
        <w:tabs>
          <w:tab w:val="right" w:leader="dot" w:pos="9350"/>
        </w:tabs>
        <w:rPr>
          <w:rFonts w:eastAsiaTheme="minorEastAsia"/>
          <w:noProof/>
          <w:sz w:val="22"/>
          <w:szCs w:val="22"/>
          <w:lang w:val="es-CO" w:eastAsia="es-CO"/>
        </w:rPr>
      </w:pPr>
      <w:hyperlink w:anchor="_Toc62753915" w:history="1">
        <w:r w:rsidR="002E1C45" w:rsidRPr="00D973F0">
          <w:rPr>
            <w:rStyle w:val="Hipervnculo"/>
            <w:noProof/>
          </w:rPr>
          <w:t>2.1.1 Concepto de Marco Teóric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5 \h </w:instrText>
        </w:r>
        <w:r w:rsidR="002E1C45" w:rsidRPr="00D973F0">
          <w:rPr>
            <w:noProof/>
            <w:webHidden/>
          </w:rPr>
        </w:r>
        <w:r w:rsidR="002E1C45" w:rsidRPr="00D973F0">
          <w:rPr>
            <w:noProof/>
            <w:webHidden/>
          </w:rPr>
          <w:fldChar w:fldCharType="separate"/>
        </w:r>
        <w:r w:rsidR="002E1C45" w:rsidRPr="00D973F0">
          <w:rPr>
            <w:noProof/>
            <w:webHidden/>
          </w:rPr>
          <w:t>17</w:t>
        </w:r>
        <w:r w:rsidR="002E1C45" w:rsidRPr="00D973F0">
          <w:rPr>
            <w:noProof/>
            <w:webHidden/>
          </w:rPr>
          <w:fldChar w:fldCharType="end"/>
        </w:r>
      </w:hyperlink>
    </w:p>
    <w:p w14:paraId="37F09826" w14:textId="73FF9AFC" w:rsidR="002E1C45" w:rsidRPr="00D973F0" w:rsidRDefault="00A2116D">
      <w:pPr>
        <w:pStyle w:val="TDC2"/>
        <w:tabs>
          <w:tab w:val="right" w:leader="dot" w:pos="9350"/>
        </w:tabs>
        <w:rPr>
          <w:rFonts w:eastAsiaTheme="minorEastAsia"/>
          <w:noProof/>
          <w:sz w:val="22"/>
          <w:szCs w:val="22"/>
          <w:lang w:val="es-CO" w:eastAsia="es-CO"/>
        </w:rPr>
      </w:pPr>
      <w:hyperlink w:anchor="_Toc62753916" w:history="1">
        <w:r w:rsidR="002E1C45" w:rsidRPr="00D973F0">
          <w:rPr>
            <w:rStyle w:val="Hipervnculo"/>
            <w:noProof/>
          </w:rPr>
          <w:t>2.2 Marco Conceptu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6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2409B64F" w14:textId="7BB6E8B7" w:rsidR="002E1C45" w:rsidRPr="00D973F0" w:rsidRDefault="00A2116D">
      <w:pPr>
        <w:pStyle w:val="TDC2"/>
        <w:tabs>
          <w:tab w:val="right" w:leader="dot" w:pos="9350"/>
        </w:tabs>
        <w:rPr>
          <w:rFonts w:eastAsiaTheme="minorEastAsia"/>
          <w:noProof/>
          <w:sz w:val="22"/>
          <w:szCs w:val="22"/>
          <w:lang w:val="es-CO" w:eastAsia="es-CO"/>
        </w:rPr>
      </w:pPr>
      <w:hyperlink w:anchor="_Toc62753917" w:history="1">
        <w:r w:rsidR="002E1C45" w:rsidRPr="00D973F0">
          <w:rPr>
            <w:rStyle w:val="Hipervnculo"/>
            <w:noProof/>
          </w:rPr>
          <w:t>2.3 Marco Leg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7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23A3B9A3" w14:textId="5F6A0FA5" w:rsidR="002E1C45" w:rsidRPr="00D973F0" w:rsidRDefault="00A2116D">
      <w:pPr>
        <w:pStyle w:val="TDC1"/>
        <w:rPr>
          <w:rFonts w:eastAsiaTheme="minorEastAsia"/>
          <w:noProof/>
          <w:sz w:val="22"/>
          <w:szCs w:val="22"/>
          <w:lang w:val="es-CO" w:eastAsia="es-CO"/>
        </w:rPr>
      </w:pPr>
      <w:hyperlink w:anchor="_Toc62753918" w:history="1">
        <w:r w:rsidR="002E1C45" w:rsidRPr="00D973F0">
          <w:rPr>
            <w:rStyle w:val="Hipervnculo"/>
            <w:noProof/>
          </w:rPr>
          <w:t>3. Métod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8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5B1559E3" w14:textId="1B539FE5" w:rsidR="002E1C45" w:rsidRPr="00D973F0" w:rsidRDefault="00A2116D">
      <w:pPr>
        <w:pStyle w:val="TDC1"/>
        <w:rPr>
          <w:rFonts w:eastAsiaTheme="minorEastAsia"/>
          <w:noProof/>
          <w:sz w:val="22"/>
          <w:szCs w:val="22"/>
          <w:lang w:val="es-CO" w:eastAsia="es-CO"/>
        </w:rPr>
      </w:pPr>
      <w:hyperlink w:anchor="_Toc62753919" w:history="1">
        <w:r w:rsidR="002E1C45" w:rsidRPr="00D973F0">
          <w:rPr>
            <w:rStyle w:val="Hipervnculo"/>
            <w:noProof/>
          </w:rPr>
          <w:t>4. Resultad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9 \h </w:instrText>
        </w:r>
        <w:r w:rsidR="002E1C45" w:rsidRPr="00D973F0">
          <w:rPr>
            <w:noProof/>
            <w:webHidden/>
          </w:rPr>
        </w:r>
        <w:r w:rsidR="002E1C45" w:rsidRPr="00D973F0">
          <w:rPr>
            <w:noProof/>
            <w:webHidden/>
          </w:rPr>
          <w:fldChar w:fldCharType="separate"/>
        </w:r>
        <w:r w:rsidR="002E1C45" w:rsidRPr="00D973F0">
          <w:rPr>
            <w:noProof/>
            <w:webHidden/>
          </w:rPr>
          <w:t>19</w:t>
        </w:r>
        <w:r w:rsidR="002E1C45" w:rsidRPr="00D973F0">
          <w:rPr>
            <w:noProof/>
            <w:webHidden/>
          </w:rPr>
          <w:fldChar w:fldCharType="end"/>
        </w:r>
      </w:hyperlink>
    </w:p>
    <w:p w14:paraId="5D2631BB" w14:textId="3E60F22D" w:rsidR="002E1C45" w:rsidRPr="00D973F0" w:rsidRDefault="00A2116D">
      <w:pPr>
        <w:pStyle w:val="TDC1"/>
        <w:rPr>
          <w:rFonts w:eastAsiaTheme="minorEastAsia"/>
          <w:noProof/>
          <w:sz w:val="22"/>
          <w:szCs w:val="22"/>
          <w:lang w:val="es-CO" w:eastAsia="es-CO"/>
        </w:rPr>
      </w:pPr>
      <w:hyperlink w:anchor="_Toc62753920" w:history="1">
        <w:r w:rsidR="002E1C45" w:rsidRPr="00D973F0">
          <w:rPr>
            <w:rStyle w:val="Hipervnculo"/>
            <w:noProof/>
          </w:rPr>
          <w:t>5. Discusión (Opcion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0 \h </w:instrText>
        </w:r>
        <w:r w:rsidR="002E1C45" w:rsidRPr="00D973F0">
          <w:rPr>
            <w:noProof/>
            <w:webHidden/>
          </w:rPr>
        </w:r>
        <w:r w:rsidR="002E1C45" w:rsidRPr="00D973F0">
          <w:rPr>
            <w:noProof/>
            <w:webHidden/>
          </w:rPr>
          <w:fldChar w:fldCharType="separate"/>
        </w:r>
        <w:r w:rsidR="002E1C45" w:rsidRPr="00D973F0">
          <w:rPr>
            <w:noProof/>
            <w:webHidden/>
          </w:rPr>
          <w:t>20</w:t>
        </w:r>
        <w:r w:rsidR="002E1C45" w:rsidRPr="00D973F0">
          <w:rPr>
            <w:noProof/>
            <w:webHidden/>
          </w:rPr>
          <w:fldChar w:fldCharType="end"/>
        </w:r>
      </w:hyperlink>
    </w:p>
    <w:p w14:paraId="1D4EABBA" w14:textId="160BB853" w:rsidR="002E1C45" w:rsidRPr="00D973F0" w:rsidRDefault="00A2116D">
      <w:pPr>
        <w:pStyle w:val="TDC1"/>
        <w:rPr>
          <w:rFonts w:eastAsiaTheme="minorEastAsia"/>
          <w:noProof/>
          <w:sz w:val="22"/>
          <w:szCs w:val="22"/>
          <w:lang w:val="es-CO" w:eastAsia="es-CO"/>
        </w:rPr>
      </w:pPr>
      <w:hyperlink w:anchor="_Toc62753921" w:history="1">
        <w:r w:rsidR="002E1C45" w:rsidRPr="00D973F0">
          <w:rPr>
            <w:rStyle w:val="Hipervnculo"/>
            <w:noProof/>
            <w:lang w:val="es-ES_tradnl"/>
          </w:rPr>
          <w:t>6. Conclusion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1 \h </w:instrText>
        </w:r>
        <w:r w:rsidR="002E1C45" w:rsidRPr="00D973F0">
          <w:rPr>
            <w:noProof/>
            <w:webHidden/>
          </w:rPr>
        </w:r>
        <w:r w:rsidR="002E1C45" w:rsidRPr="00D973F0">
          <w:rPr>
            <w:noProof/>
            <w:webHidden/>
          </w:rPr>
          <w:fldChar w:fldCharType="separate"/>
        </w:r>
        <w:r w:rsidR="002E1C45" w:rsidRPr="00D973F0">
          <w:rPr>
            <w:noProof/>
            <w:webHidden/>
          </w:rPr>
          <w:t>20</w:t>
        </w:r>
        <w:r w:rsidR="002E1C45" w:rsidRPr="00D973F0">
          <w:rPr>
            <w:noProof/>
            <w:webHidden/>
          </w:rPr>
          <w:fldChar w:fldCharType="end"/>
        </w:r>
      </w:hyperlink>
    </w:p>
    <w:p w14:paraId="6E1EBB69" w14:textId="0A08B6C2" w:rsidR="002E1C45" w:rsidRPr="00D973F0" w:rsidRDefault="00A2116D">
      <w:pPr>
        <w:pStyle w:val="TDC1"/>
        <w:rPr>
          <w:rFonts w:eastAsiaTheme="minorEastAsia"/>
          <w:noProof/>
          <w:sz w:val="22"/>
          <w:szCs w:val="22"/>
          <w:lang w:val="es-CO" w:eastAsia="es-CO"/>
        </w:rPr>
      </w:pPr>
      <w:hyperlink w:anchor="_Toc62753922" w:history="1">
        <w:r w:rsidR="002E1C45" w:rsidRPr="00D973F0">
          <w:rPr>
            <w:rStyle w:val="Hipervnculo"/>
            <w:noProof/>
          </w:rPr>
          <w:t>7. Acerca de las Referencias Bibliográficas (de su trabaj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2 \h </w:instrText>
        </w:r>
        <w:r w:rsidR="002E1C45" w:rsidRPr="00D973F0">
          <w:rPr>
            <w:noProof/>
            <w:webHidden/>
          </w:rPr>
        </w:r>
        <w:r w:rsidR="002E1C45" w:rsidRPr="00D973F0">
          <w:rPr>
            <w:noProof/>
            <w:webHidden/>
          </w:rPr>
          <w:fldChar w:fldCharType="separate"/>
        </w:r>
        <w:r w:rsidR="002E1C45" w:rsidRPr="00D973F0">
          <w:rPr>
            <w:noProof/>
            <w:webHidden/>
          </w:rPr>
          <w:t>21</w:t>
        </w:r>
        <w:r w:rsidR="002E1C45" w:rsidRPr="00D973F0">
          <w:rPr>
            <w:noProof/>
            <w:webHidden/>
          </w:rPr>
          <w:fldChar w:fldCharType="end"/>
        </w:r>
      </w:hyperlink>
    </w:p>
    <w:p w14:paraId="2C0897DE" w14:textId="0096DD34" w:rsidR="002E1C45" w:rsidRPr="00D973F0" w:rsidRDefault="00A2116D">
      <w:pPr>
        <w:pStyle w:val="TDC1"/>
        <w:rPr>
          <w:rFonts w:eastAsiaTheme="minorEastAsia"/>
          <w:noProof/>
          <w:sz w:val="22"/>
          <w:szCs w:val="22"/>
          <w:lang w:val="es-CO" w:eastAsia="es-CO"/>
        </w:rPr>
      </w:pPr>
      <w:hyperlink w:anchor="_Toc62753923" w:history="1">
        <w:r w:rsidR="002E1C45" w:rsidRPr="00D973F0">
          <w:rPr>
            <w:rStyle w:val="Hipervnculo"/>
            <w:noProof/>
          </w:rPr>
          <w:t>8. Acerca de los Apéndic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3 \h </w:instrText>
        </w:r>
        <w:r w:rsidR="002E1C45" w:rsidRPr="00D973F0">
          <w:rPr>
            <w:noProof/>
            <w:webHidden/>
          </w:rPr>
        </w:r>
        <w:r w:rsidR="002E1C45" w:rsidRPr="00D973F0">
          <w:rPr>
            <w:noProof/>
            <w:webHidden/>
          </w:rPr>
          <w:fldChar w:fldCharType="separate"/>
        </w:r>
        <w:r w:rsidR="002E1C45" w:rsidRPr="00D973F0">
          <w:rPr>
            <w:noProof/>
            <w:webHidden/>
          </w:rPr>
          <w:t>21</w:t>
        </w:r>
        <w:r w:rsidR="002E1C45" w:rsidRPr="00D973F0">
          <w:rPr>
            <w:noProof/>
            <w:webHidden/>
          </w:rPr>
          <w:fldChar w:fldCharType="end"/>
        </w:r>
      </w:hyperlink>
    </w:p>
    <w:p w14:paraId="60B6E8B4" w14:textId="247E4567" w:rsidR="002E1C45" w:rsidRPr="00D973F0" w:rsidRDefault="00A2116D">
      <w:pPr>
        <w:pStyle w:val="TDC1"/>
        <w:rPr>
          <w:rFonts w:eastAsiaTheme="minorEastAsia"/>
          <w:noProof/>
          <w:sz w:val="22"/>
          <w:szCs w:val="22"/>
          <w:lang w:val="es-CO" w:eastAsia="es-CO"/>
        </w:rPr>
      </w:pPr>
      <w:hyperlink w:anchor="_Toc62753924" w:history="1">
        <w:r w:rsidR="002E1C45" w:rsidRPr="00D973F0">
          <w:rPr>
            <w:rStyle w:val="Hipervnculo"/>
            <w:noProof/>
            <w:lang w:val="en-US"/>
          </w:rPr>
          <w:t>Referencia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4 \h </w:instrText>
        </w:r>
        <w:r w:rsidR="002E1C45" w:rsidRPr="00D973F0">
          <w:rPr>
            <w:noProof/>
            <w:webHidden/>
          </w:rPr>
        </w:r>
        <w:r w:rsidR="002E1C45" w:rsidRPr="00D973F0">
          <w:rPr>
            <w:noProof/>
            <w:webHidden/>
          </w:rPr>
          <w:fldChar w:fldCharType="separate"/>
        </w:r>
        <w:r w:rsidR="002E1C45" w:rsidRPr="00D973F0">
          <w:rPr>
            <w:noProof/>
            <w:webHidden/>
          </w:rPr>
          <w:t>22</w:t>
        </w:r>
        <w:r w:rsidR="002E1C45" w:rsidRPr="00D973F0">
          <w:rPr>
            <w:noProof/>
            <w:webHidden/>
          </w:rPr>
          <w:fldChar w:fldCharType="end"/>
        </w:r>
      </w:hyperlink>
    </w:p>
    <w:p w14:paraId="640A1F0D" w14:textId="76632DF9" w:rsidR="002E1C45" w:rsidRPr="00D973F0" w:rsidRDefault="00A2116D">
      <w:pPr>
        <w:pStyle w:val="TDC1"/>
        <w:rPr>
          <w:rFonts w:eastAsiaTheme="minorEastAsia"/>
          <w:noProof/>
          <w:sz w:val="22"/>
          <w:szCs w:val="22"/>
          <w:lang w:val="es-CO" w:eastAsia="es-CO"/>
        </w:rPr>
      </w:pPr>
      <w:hyperlink w:anchor="_Toc62753925" w:history="1">
        <w:r w:rsidR="002E1C45" w:rsidRPr="00D973F0">
          <w:rPr>
            <w:rStyle w:val="Hipervnculo"/>
            <w:noProof/>
          </w:rPr>
          <w:t>Apéndic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5 \h </w:instrText>
        </w:r>
        <w:r w:rsidR="002E1C45" w:rsidRPr="00D973F0">
          <w:rPr>
            <w:noProof/>
            <w:webHidden/>
          </w:rPr>
        </w:r>
        <w:r w:rsidR="002E1C45" w:rsidRPr="00D973F0">
          <w:rPr>
            <w:noProof/>
            <w:webHidden/>
          </w:rPr>
          <w:fldChar w:fldCharType="separate"/>
        </w:r>
        <w:r w:rsidR="002E1C45" w:rsidRPr="00D973F0">
          <w:rPr>
            <w:noProof/>
            <w:webHidden/>
          </w:rPr>
          <w:t>23</w:t>
        </w:r>
        <w:r w:rsidR="002E1C45" w:rsidRPr="00D973F0">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A2116D">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A2116D">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62753906"/>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62753907"/>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62753908"/>
      <w:r w:rsidRPr="00BB6968">
        <w:t>1.1 Planteamiento del Problema</w:t>
      </w:r>
      <w:bookmarkEnd w:id="18"/>
    </w:p>
    <w:p w14:paraId="7BE33E88" w14:textId="77777777" w:rsidR="00280088" w:rsidRDefault="00F9345C" w:rsidP="00280088">
      <w:r w:rsidRPr="00D973F0">
        <w:t>Los paneles fotovoltaicos son el principal elemento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309915BA"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 específicamente, en los correspondientes se deben realizar, entre otras tareas, seguimientos constantes al comportamiento de las variables físicas: eléctricas, medioambientales y térmicas de los componentes de sistemas energéticos solares.</w:t>
      </w:r>
    </w:p>
    <w:p w14:paraId="07A0B416" w14:textId="53CE84DF" w:rsidR="00194BA2" w:rsidRPr="00D973F0" w:rsidRDefault="00F9345C" w:rsidP="00BC42ED">
      <w:pPr>
        <w:spacing w:after="240"/>
        <w:rPr>
          <w:bCs/>
          <w:lang w:val="es-PE"/>
        </w:rPr>
      </w:pPr>
      <w:r w:rsidRPr="00D973F0">
        <w:t xml:space="preserve">Desd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62753909"/>
      <w:r w:rsidRPr="00D973F0">
        <w:t>1.2 Justificación</w:t>
      </w:r>
      <w:bookmarkEnd w:id="19"/>
    </w:p>
    <w:p w14:paraId="327C5FEA" w14:textId="15157FCD" w:rsidR="00573F19" w:rsidRPr="00D973F0" w:rsidRDefault="00573F19" w:rsidP="00BC42ED">
      <w:r w:rsidRPr="00D973F0">
        <w:t>El uso de herramientas tecnológicas aumenta de acuerdo a la necesidad de trabaj</w:t>
      </w:r>
      <w:r w:rsidR="001D1ABB">
        <w:t xml:space="preserve">o </w:t>
      </w:r>
      <w:r w:rsidR="00731CB4">
        <w:t xml:space="preserve">en </w:t>
      </w:r>
      <w:r w:rsidR="00731CB4" w:rsidRPr="00D973F0">
        <w:t>mantenimientos</w:t>
      </w:r>
      <w:r w:rsidRPr="00D973F0">
        <w:t>, desarrollos</w:t>
      </w:r>
      <w:r w:rsidR="001D1ABB">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la persona competente y certificada; se requiere de un tiempo prudente para el análisis de esas termografías, es un punto como oportunidad de mejora el análisis termográfico mediante el procesamiento de imágenes. </w:t>
      </w:r>
    </w:p>
    <w:p w14:paraId="6878509F" w14:textId="77777777" w:rsidR="00573F19" w:rsidRPr="00D973F0"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AB9E1F0" w14:textId="72F06E48"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w:t>
      </w:r>
      <w:r w:rsidRPr="00D973F0">
        <w:lastRenderedPageBreak/>
        <w:t>(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 que se emplea para destacar o suprimir información de interés en las imágenes. Por medio de las técnicas de procesamiento de imágenes térmicas se busca un reconocimiento de patrones; así también se construye una base de datos en un sistema que dé la posibilidad de entender las diferencias presentes en los objetos de interés, a partir de la extracción de características. (Estefanía Alfaro Mejía, 2019)</w:t>
      </w:r>
      <w:r w:rsidR="00485A0E">
        <w:t>.</w:t>
      </w:r>
    </w:p>
    <w:p w14:paraId="6C1D64F8" w14:textId="6FEE57AD" w:rsidR="00E40985" w:rsidRPr="00D973F0" w:rsidRDefault="00573F19" w:rsidP="000F2255">
      <w:r w:rsidRPr="00D973F0">
        <w:t>Este proyecto busca darle un procesamiento a la imagen termográfica por medio de herramientas tecnológicas y presentar un análisis con el estado del panel fotovoltaico de acuerdo a los datos obtenidos dando un aporte significante al programa de mantenimiento</w:t>
      </w:r>
      <w:r w:rsidR="00E40985" w:rsidRPr="00D973F0">
        <w:t>.</w:t>
      </w:r>
    </w:p>
    <w:p w14:paraId="6C8EE516" w14:textId="2A69BD23" w:rsidR="00BB6968" w:rsidRPr="00BB6968" w:rsidRDefault="00CD7E64" w:rsidP="00207255">
      <w:pPr>
        <w:pStyle w:val="Ttulo2"/>
      </w:pPr>
      <w:bookmarkStart w:id="20" w:name="_Toc62753910"/>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1E221FE7"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62753911"/>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D973F0">
        <w:t>Desarrollar un algoritmo de procesamiento de imágenes para la detección de daños o condiciones más frecuentes de un panel fotovoltaico, a partir del análisis de imágenes termográficas.</w:t>
      </w:r>
      <w:bookmarkStart w:id="23" w:name="_Toc253862392"/>
      <w:bookmarkStart w:id="24" w:name="_Toc62753912"/>
    </w:p>
    <w:p w14:paraId="09AD6091" w14:textId="77777777" w:rsidR="000F2255" w:rsidRDefault="008A58F4" w:rsidP="000F2255">
      <w:pPr>
        <w:pStyle w:val="Ttulo3"/>
        <w:rPr>
          <w:rStyle w:val="Ttulodellibro"/>
          <w:rFonts w:ascii="Times New Roman" w:hAnsi="Times New Roman"/>
          <w:b/>
          <w:bCs w:val="0"/>
          <w:smallCaps w:val="0"/>
          <w:spacing w:val="0"/>
          <w:sz w:val="24"/>
        </w:rPr>
      </w:pPr>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D973F0" w:rsidRDefault="00FF1F92" w:rsidP="000F2255">
      <w:pPr>
        <w:pStyle w:val="Ttulo3"/>
        <w:rPr>
          <w:b w:val="0"/>
          <w:bCs/>
          <w:szCs w:val="20"/>
        </w:rPr>
      </w:pPr>
      <w:r w:rsidRPr="00D973F0">
        <w:rPr>
          <w:b w:val="0"/>
          <w:szCs w:val="20"/>
        </w:rPr>
        <w:t>•</w:t>
      </w:r>
      <w:r w:rsidRPr="00D973F0">
        <w:rPr>
          <w:b w:val="0"/>
          <w:szCs w:val="20"/>
        </w:rPr>
        <w:tab/>
        <w:t>Identificar las técnicas de procesamiento de imágenes más comunes para el análisis de información térmica de paneles fotovoltaicos.</w:t>
      </w:r>
    </w:p>
    <w:p w14:paraId="6FB16354" w14:textId="033C8B8D" w:rsidR="00BB6968" w:rsidRPr="00BB6968" w:rsidRDefault="00FF1F92" w:rsidP="00BB6968">
      <w:pPr>
        <w:pStyle w:val="Ttulo1"/>
        <w:jc w:val="both"/>
        <w:rPr>
          <w:b w:val="0"/>
          <w:bCs w:val="0"/>
          <w:szCs w:val="20"/>
        </w:rPr>
      </w:pPr>
      <w:r w:rsidRPr="00D973F0">
        <w:rPr>
          <w:b w:val="0"/>
          <w:bCs w:val="0"/>
          <w:szCs w:val="20"/>
        </w:rPr>
        <w:lastRenderedPageBreak/>
        <w:t>•</w:t>
      </w:r>
      <w:r w:rsidRPr="00D973F0">
        <w:rPr>
          <w:b w:val="0"/>
          <w:bCs w:val="0"/>
          <w:szCs w:val="20"/>
        </w:rPr>
        <w:tab/>
        <w:t>Identificar los tipos de daños o condiciones más frecuentes observados en imágenes termográficas de paneles fotovoltaicos.</w:t>
      </w:r>
    </w:p>
    <w:p w14:paraId="3C826220" w14:textId="77777777" w:rsidR="00FF1F92" w:rsidRPr="00D973F0" w:rsidRDefault="00FF1F92" w:rsidP="00FF1F92">
      <w:pPr>
        <w:pStyle w:val="Ttulo1"/>
        <w:jc w:val="both"/>
        <w:rPr>
          <w:b w:val="0"/>
          <w:bCs w:val="0"/>
          <w:szCs w:val="20"/>
        </w:rPr>
      </w:pPr>
      <w:r w:rsidRPr="00D973F0">
        <w:rPr>
          <w:b w:val="0"/>
          <w:bCs w:val="0"/>
          <w:szCs w:val="20"/>
        </w:rPr>
        <w:t>•</w:t>
      </w:r>
      <w:r w:rsidRPr="00D973F0">
        <w:rPr>
          <w:b w:val="0"/>
          <w:bCs w:val="0"/>
          <w:szCs w:val="20"/>
        </w:rPr>
        <w:tab/>
        <w:t>Construir un conjunto de imágenes con los tipos de daños o condiciones más frecuentes observados en imágenes termográficas de paneles fotovoltaicos.</w:t>
      </w:r>
    </w:p>
    <w:p w14:paraId="70FB380B" w14:textId="77777777" w:rsidR="00FF1F92" w:rsidRPr="00D973F0" w:rsidRDefault="00FF1F92" w:rsidP="00FF1F92">
      <w:pPr>
        <w:pStyle w:val="Ttulo1"/>
        <w:jc w:val="both"/>
        <w:rPr>
          <w:b w:val="0"/>
          <w:bCs w:val="0"/>
          <w:szCs w:val="20"/>
        </w:rPr>
      </w:pPr>
      <w:r w:rsidRPr="00D973F0">
        <w:rPr>
          <w:b w:val="0"/>
          <w:bCs w:val="0"/>
          <w:szCs w:val="20"/>
        </w:rPr>
        <w:t>•</w:t>
      </w:r>
      <w:r w:rsidRPr="00D973F0">
        <w:rPr>
          <w:b w:val="0"/>
          <w:bCs w:val="0"/>
          <w:szCs w:val="20"/>
        </w:rPr>
        <w:tab/>
        <w:t>Implementar un algoritmo basado en técnicas de procesamiento de imágenes que determine la condición de un panel fotovoltaico a partir del análisis de imágenes termográficas.</w:t>
      </w:r>
    </w:p>
    <w:p w14:paraId="6EDFA389" w14:textId="24720015" w:rsidR="00FF1F92" w:rsidRPr="00D973F0" w:rsidRDefault="00FF1F92" w:rsidP="00FF1F92">
      <w:pPr>
        <w:pStyle w:val="Ttulo1"/>
        <w:jc w:val="both"/>
        <w:rPr>
          <w:lang w:val="es-CO"/>
        </w:rPr>
      </w:pPr>
      <w:r w:rsidRPr="00D973F0">
        <w:rPr>
          <w:b w:val="0"/>
          <w:bCs w:val="0"/>
          <w:szCs w:val="20"/>
        </w:rPr>
        <w:t>•</w:t>
      </w:r>
      <w:r w:rsidRPr="00D973F0">
        <w:rPr>
          <w:b w:val="0"/>
          <w:bCs w:val="0"/>
          <w:szCs w:val="20"/>
        </w:rPr>
        <w:tab/>
        <w:t>Evaluar el desempeño del algoritmo implementado bajo condiciones controladas.</w:t>
      </w:r>
    </w:p>
    <w:p w14:paraId="140EFE51" w14:textId="77777777" w:rsidR="001711FC" w:rsidRPr="00D973F0" w:rsidRDefault="001711FC" w:rsidP="001711FC">
      <w:bookmarkStart w:id="25" w:name="_Toc62753913"/>
    </w:p>
    <w:p w14:paraId="26BE5008" w14:textId="742A0AE3" w:rsidR="003E4D09" w:rsidRPr="00D973F0" w:rsidRDefault="008A58F4" w:rsidP="00C1510B">
      <w:pPr>
        <w:pStyle w:val="Ttulo1"/>
      </w:pPr>
      <w:r w:rsidRPr="00D973F0">
        <w:t xml:space="preserve">2. </w:t>
      </w:r>
      <w:r w:rsidR="003E4D09" w:rsidRPr="00D973F0">
        <w:t>Marco Referencial</w:t>
      </w:r>
      <w:bookmarkEnd w:id="25"/>
    </w:p>
    <w:p w14:paraId="16675FA8" w14:textId="3BC2163A" w:rsidR="00205616" w:rsidRDefault="008A58F4" w:rsidP="00207255">
      <w:pPr>
        <w:pStyle w:val="Ttulo2"/>
      </w:pPr>
      <w:bookmarkStart w:id="26" w:name="_Toc62753914"/>
      <w:r w:rsidRPr="00D973F0">
        <w:t xml:space="preserve">2.1 </w:t>
      </w:r>
      <w:r w:rsidR="004565D7" w:rsidRPr="00D973F0">
        <w:t>M</w:t>
      </w:r>
      <w:r w:rsidR="0071094D" w:rsidRPr="00D973F0">
        <w:t>arco Teórico</w:t>
      </w:r>
      <w:bookmarkEnd w:id="26"/>
    </w:p>
    <w:p w14:paraId="0C7E8E64" w14:textId="58E4761C" w:rsidR="00FF1F92" w:rsidRPr="00205616" w:rsidRDefault="00FF1F92" w:rsidP="001759D5">
      <w:pPr>
        <w:pStyle w:val="Ttulo3"/>
      </w:pPr>
      <w:r w:rsidRPr="00205616">
        <w:t xml:space="preserve">2.1.1. Panel fotovoltaico </w:t>
      </w:r>
    </w:p>
    <w:p w14:paraId="7F9D87A4" w14:textId="74302FF7" w:rsidR="00FF1F92" w:rsidRPr="00D973F0" w:rsidRDefault="00CC4E9B" w:rsidP="00FF1F92">
      <w:pPr>
        <w:ind w:firstLine="709"/>
      </w:pPr>
      <w:r>
        <w:t>Por medio de aparatos, es posible transformar la</w:t>
      </w:r>
      <w:r w:rsidR="00FF1F92" w:rsidRPr="00D973F0">
        <w:t xml:space="preserve"> radiación solar en electricidad (efecto fotovoltaico) </w:t>
      </w:r>
      <w:r>
        <w:t>estos pueden ser</w:t>
      </w:r>
      <w:r w:rsidR="00FF1F92" w:rsidRPr="00D973F0">
        <w:t xml:space="preserve"> celdas solares, los cuales son semiconductores puros </w:t>
      </w:r>
      <w:r>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 a moverse por el alambre de la capa tipo N hacia la capa de tipo P, con lo que se produce una corriente eléctrica. Cada celda de silicio produce cerca de 0.58 voltios y varias celdas pueden conectarse eléctricamente en forma de serie y/o </w:t>
      </w:r>
      <w:r w:rsidR="00FF1F92" w:rsidRPr="00D973F0">
        <w:lastRenderedPageBreak/>
        <w:t>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A2116D"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A2116D"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A2116D"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A2116D"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A2116D"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46B48595" w14:textId="3C4775D6"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7F8148C5" w14:textId="77777777" w:rsidR="00213D54" w:rsidRPr="00D973F0" w:rsidRDefault="00213D54" w:rsidP="00213D54">
      <w:r w:rsidRPr="00D973F0">
        <w:t xml:space="preserve">Existen varios tipos de paneles fotovoltaicos; Monocristalino, Policristalino, amorfos, sulfuro de cadmio y sulfuro de cobre, arsénico de galio, bifaciales. Los paneles más utilizados son de tipo monocristalino; presentan un rendimiento del 16 al 21 %, teniendo un precio en el mercado aproximadamente de &gt; 2,6 €/Wp (Euro / Watt Pico) </w:t>
      </w:r>
      <w:sdt>
        <w:sdtPr>
          <w:id w:val="231356887"/>
          <w:citation/>
        </w:sdtPr>
        <w:sdtEndPr/>
        <w:sdtContent>
          <w:r w:rsidRPr="00D973F0">
            <w:fldChar w:fldCharType="begin"/>
          </w:r>
          <w:r w:rsidRPr="00D973F0">
            <w:instrText xml:space="preserve"> CITATION Góm18 \l 9226 </w:instrText>
          </w:r>
          <w:r w:rsidRPr="00D973F0">
            <w:fldChar w:fldCharType="separate"/>
          </w:r>
          <w:r w:rsidRPr="00D973F0">
            <w:rPr>
              <w:noProof/>
            </w:rPr>
            <w:t>(Gómez, Murcia, &amp; Cabeza, 2018)</w:t>
          </w:r>
          <w:r w:rsidRPr="00D973F0">
            <w:fldChar w:fldCharType="end"/>
          </w:r>
        </w:sdtContent>
      </w:sdt>
      <w:r w:rsidRPr="00D973F0">
        <w:t>. Están construidos de silicio puro con boro.</w:t>
      </w:r>
    </w:p>
    <w:p w14:paraId="1DD1AD79" w14:textId="77777777" w:rsidR="00213D54" w:rsidRPr="00D973F0" w:rsidRDefault="00213D54" w:rsidP="00213D54">
      <w:pPr>
        <w:jc w:val="center"/>
      </w:pPr>
      <w:r w:rsidRPr="00D973F0">
        <w:rPr>
          <w:noProof/>
        </w:rPr>
        <w:lastRenderedPageBreak/>
        <w:drawing>
          <wp:inline distT="0" distB="0" distL="0" distR="0" wp14:anchorId="11E952C7" wp14:editId="3F19462E">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0C9B9202" w14:textId="26D277D5" w:rsidR="00C70A8B" w:rsidRDefault="00213D54" w:rsidP="0024672D">
      <w:pPr>
        <w:spacing w:after="240"/>
        <w:rPr>
          <w:color w:val="808080" w:themeColor="background1" w:themeShade="80"/>
          <w:sz w:val="18"/>
          <w:szCs w:val="14"/>
        </w:rPr>
      </w:pPr>
      <w:bookmarkStart w:id="27" w:name="_Toc70420525"/>
      <w:r w:rsidRPr="00D973F0">
        <w:rPr>
          <w:color w:val="808080" w:themeColor="background1" w:themeShade="80"/>
          <w:sz w:val="18"/>
          <w:szCs w:val="14"/>
        </w:rPr>
        <w:t xml:space="preserve">Ilustración </w:t>
      </w:r>
      <w:r w:rsidR="00C70A8B">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27"/>
    </w:p>
    <w:p w14:paraId="117BB188" w14:textId="5D39F955" w:rsidR="00213D54" w:rsidRPr="00D973F0" w:rsidRDefault="00213D54" w:rsidP="00C70A8B">
      <w:r w:rsidRPr="00D973F0">
        <w:tab/>
        <w:t>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51566242" w14:textId="77777777" w:rsidR="00213D54" w:rsidRPr="00D973F0" w:rsidRDefault="00213D54" w:rsidP="00C70A8B">
      <w:pPr>
        <w:spacing w:line="360" w:lineRule="auto"/>
        <w:jc w:val="center"/>
      </w:pPr>
      <w:r w:rsidRPr="00D973F0">
        <w:rPr>
          <w:noProof/>
        </w:rPr>
        <w:drawing>
          <wp:inline distT="0" distB="0" distL="0" distR="0" wp14:anchorId="47A61ACB" wp14:editId="4A5EAD8B">
            <wp:extent cx="4079303" cy="2514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7831" cy="2532186"/>
                    </a:xfrm>
                    <a:prstGeom prst="rect">
                      <a:avLst/>
                    </a:prstGeom>
                  </pic:spPr>
                </pic:pic>
              </a:graphicData>
            </a:graphic>
          </wp:inline>
        </w:drawing>
      </w:r>
    </w:p>
    <w:p w14:paraId="7A044C20" w14:textId="2BD1967C" w:rsidR="00213D54" w:rsidRPr="00D973F0" w:rsidRDefault="00213D54" w:rsidP="00C70A8B">
      <w:pPr>
        <w:spacing w:line="360" w:lineRule="auto"/>
        <w:jc w:val="center"/>
        <w:rPr>
          <w:color w:val="808080" w:themeColor="background1" w:themeShade="80"/>
          <w:sz w:val="18"/>
          <w:szCs w:val="14"/>
        </w:rPr>
      </w:pPr>
      <w:bookmarkStart w:id="28" w:name="_Toc70420526"/>
      <w:r w:rsidRPr="00D973F0">
        <w:rPr>
          <w:color w:val="808080" w:themeColor="background1" w:themeShade="80"/>
          <w:sz w:val="18"/>
          <w:szCs w:val="14"/>
        </w:rPr>
        <w:t xml:space="preserve">Ilustración </w:t>
      </w:r>
      <w:r w:rsidR="00C70A8B">
        <w:rPr>
          <w:color w:val="808080" w:themeColor="background1" w:themeShade="80"/>
          <w:sz w:val="18"/>
          <w:szCs w:val="14"/>
        </w:rPr>
        <w:t>3</w:t>
      </w:r>
      <w:r w:rsidRPr="00D973F0">
        <w:rPr>
          <w:color w:val="808080" w:themeColor="background1" w:themeShade="80"/>
          <w:sz w:val="18"/>
          <w:szCs w:val="14"/>
        </w:rPr>
        <w:t>. Efecto de la temperatura en la curva V-I de una célula fotovoltaica sometida a una de- terminada irradiación. Fuente: Bayod Rújula, Á. A. (2009). Energías renovables: sistemas fotovoltaicos.</w:t>
      </w:r>
      <w:bookmarkEnd w:id="28"/>
    </w:p>
    <w:p w14:paraId="69D04CAC" w14:textId="71623788" w:rsidR="00FB0C6B" w:rsidRDefault="00FB0C6B" w:rsidP="00FF1F92">
      <w:pPr>
        <w:ind w:firstLine="0"/>
        <w:rPr>
          <w:b/>
          <w:bCs/>
        </w:rPr>
      </w:pPr>
    </w:p>
    <w:p w14:paraId="5FF93FE9" w14:textId="77777777" w:rsidR="00C93E22" w:rsidRPr="00D973F0" w:rsidRDefault="00C93E22" w:rsidP="00FF1F92">
      <w:pPr>
        <w:ind w:firstLine="0"/>
        <w:rPr>
          <w:b/>
          <w:bCs/>
        </w:rPr>
      </w:pPr>
    </w:p>
    <w:p w14:paraId="51DA6208" w14:textId="2B0F91A4" w:rsidR="00923E55" w:rsidRPr="00D973F0" w:rsidRDefault="00923E55" w:rsidP="002256D2">
      <w:pPr>
        <w:pStyle w:val="Ttulo3"/>
      </w:pPr>
      <w:r w:rsidRPr="00D973F0">
        <w:lastRenderedPageBreak/>
        <w:t>2.1.2. Fallas más comunes en un panel fotovoltaico</w:t>
      </w:r>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6B82C01A"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a medio-largo plaz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 xml:space="preserve">En la celda, las vibraciones y ambos tipos de cargas mecánicas pueden inducir microgrietas y / o potenciar las ya inducidas por la producción. Como consecuencia, pueden provocar la rotura </w:t>
      </w:r>
      <w:r w:rsidRPr="00D973F0">
        <w:lastRenderedPageBreak/>
        <w:t>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334BE6B2" w:rsidR="00852748" w:rsidRPr="00D973F0" w:rsidRDefault="00923E55" w:rsidP="00923E55">
      <w:pPr>
        <w:rPr>
          <w:rFonts w:eastAsiaTheme="minorHAnsi"/>
        </w:rPr>
      </w:pPr>
      <w:r w:rsidRPr="00D973F0">
        <w:rPr>
          <w:rFonts w:eastAsiaTheme="minorHAnsi"/>
        </w:rPr>
        <w:t xml:space="preserve">Son decoloraciones del panel que van haciéndose cada vez más grandes. El disolvente de esta disolución es agua, d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5AD59E2B"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24672D">
        <w:rPr>
          <w:color w:val="808080" w:themeColor="background1" w:themeShade="80"/>
          <w:sz w:val="18"/>
        </w:rPr>
        <w:t>4</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r w:rsidRPr="00D973F0">
        <w:t xml:space="preserve">2.1.3. Temperatura y radiación </w:t>
      </w:r>
    </w:p>
    <w:p w14:paraId="07C1C00D" w14:textId="77777777" w:rsidR="00254201" w:rsidRPr="00D973F0" w:rsidRDefault="00254201" w:rsidP="00254201">
      <w:r w:rsidRPr="00D973F0">
        <w:t xml:space="preserve">Para comprender correctamente el funcionamiento de la célula solar, es preciso tomar en consideración la influencia de los dos principales factores externos: la temperatura ambiente y la iluminación incidente. El aumento de la temperatura ambiente a la que se encuentra la célula estrecha el salto entre banda de valencia y conducción de forma que, en condiciones de iluminación </w:t>
      </w:r>
      <w:r w:rsidRPr="00D973F0">
        <w:lastRenderedPageBreak/>
        <w:t>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66D00264"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24672D">
        <w:rPr>
          <w:color w:val="808080" w:themeColor="background1" w:themeShade="80"/>
          <w:sz w:val="18"/>
          <w:szCs w:val="14"/>
        </w:rPr>
        <w:t>5</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29" w:name="_Toc70536819"/>
      <w:r w:rsidRPr="00D973F0">
        <w:t xml:space="preserve">2.1.4. </w:t>
      </w:r>
      <w:r w:rsidR="00254201" w:rsidRPr="00D973F0">
        <w:t>T</w:t>
      </w:r>
      <w:r w:rsidRPr="00D973F0">
        <w:t>ermografía</w:t>
      </w:r>
      <w:bookmarkEnd w:id="29"/>
      <w:r w:rsidR="00254201" w:rsidRPr="00D973F0">
        <w:t xml:space="preserve"> </w:t>
      </w:r>
    </w:p>
    <w:p w14:paraId="10CA34AE" w14:textId="141B9055" w:rsidR="00A454AA" w:rsidRDefault="00A454AA" w:rsidP="00A454AA">
      <w:r w:rsidRPr="00D973F0">
        <w:t xml:space="preserve">La Termografía es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radiada en información sobre temperatura expresada en grados Celsius (°C) y Fahrenheit (°F). La Termografía es la manera más segura, confiable y rápida de detectar </w:t>
      </w:r>
      <w:r w:rsidRPr="00D973F0">
        <w:lastRenderedPageBreak/>
        <w:t xml:space="preserve">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Pr="00D973F0">
            <w:fldChar w:fldCharType="begin"/>
          </w:r>
          <w:r w:rsidRPr="00D973F0">
            <w:instrText xml:space="preserve"> CITATION Ins21 \l 9226 </w:instrText>
          </w:r>
          <w:r w:rsidRPr="00D973F0">
            <w:fldChar w:fldCharType="separate"/>
          </w:r>
          <w:r w:rsidRPr="00D973F0">
            <w:rPr>
              <w:noProof/>
            </w:rPr>
            <w:t>(Instituto Peruano de Mantenimiento, 2021)</w:t>
          </w:r>
          <w:r w:rsidRPr="00D973F0">
            <w:fldChar w:fldCharType="end"/>
          </w:r>
        </w:sdtContent>
      </w:sdt>
      <w:r>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7025" cy="1819275"/>
                    </a:xfrm>
                    <a:prstGeom prst="rect">
                      <a:avLst/>
                    </a:prstGeom>
                  </pic:spPr>
                </pic:pic>
              </a:graphicData>
            </a:graphic>
          </wp:inline>
        </w:drawing>
      </w:r>
    </w:p>
    <w:p w14:paraId="5A7E93F6" w14:textId="2F494E97"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24672D">
        <w:rPr>
          <w:color w:val="808080" w:themeColor="background1" w:themeShade="80"/>
          <w:sz w:val="18"/>
          <w:szCs w:val="14"/>
        </w:rPr>
        <w:t>6</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4DDD9908"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9E44F6">
        <w:rPr>
          <w:color w:val="808080" w:themeColor="background1" w:themeShade="80"/>
          <w:sz w:val="18"/>
          <w:szCs w:val="14"/>
        </w:rPr>
        <w:t>7</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77777777" w:rsidR="001315F2" w:rsidRPr="00D973F0" w:rsidRDefault="001315F2" w:rsidP="003A686E">
      <w:r w:rsidRPr="00D973F0">
        <w:t>Los fallos en el funcionamiento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061797AC"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 las demás celdas conectadas en serie.  La temperatura nominal de las células, suministrado por el </w:t>
      </w:r>
      <w:r w:rsidRPr="00D973F0">
        <w:lastRenderedPageBreak/>
        <w:t>fabricante, suele ser igual a 40-50 ° C, pero puede alcanzar los 60 °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r>
        <w:t>2.</w:t>
      </w:r>
      <w:r w:rsidR="001759D5">
        <w:t>1</w:t>
      </w:r>
      <w:r>
        <w:t>.</w:t>
      </w:r>
      <w:r w:rsidR="00DA12B9">
        <w:t>5</w:t>
      </w:r>
      <w:r>
        <w:t xml:space="preserve">. Emisividad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r w:rsidRPr="00D973F0">
        <w:t>2.</w:t>
      </w:r>
      <w:r w:rsidR="001759D5">
        <w:t>1</w:t>
      </w:r>
      <w:r w:rsidRPr="00D973F0">
        <w:t>.</w:t>
      </w:r>
      <w:r w:rsidR="00DA12B9">
        <w:t>6</w:t>
      </w:r>
      <w:r w:rsidRPr="00D973F0">
        <w:t>. Inspección termográfica</w:t>
      </w:r>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41752" cy="1537889"/>
                    </a:xfrm>
                    <a:prstGeom prst="rect">
                      <a:avLst/>
                    </a:prstGeom>
                  </pic:spPr>
                </pic:pic>
              </a:graphicData>
            </a:graphic>
          </wp:inline>
        </w:drawing>
      </w:r>
    </w:p>
    <w:p w14:paraId="1762D090" w14:textId="6FC30945"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3A686E">
        <w:rPr>
          <w:color w:val="808080" w:themeColor="background1" w:themeShade="80"/>
          <w:sz w:val="18"/>
          <w:szCs w:val="14"/>
        </w:rPr>
        <w:t>8</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7777777"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el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lastRenderedPageBreak/>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lastRenderedPageBreak/>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r w:rsidRPr="00D973F0">
        <w:t>2.1.</w:t>
      </w:r>
      <w:r w:rsidR="00DA12B9">
        <w:t>7</w:t>
      </w:r>
      <w:r w:rsidRPr="00D973F0">
        <w:t xml:space="preserve">. Proceso de captación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 xml:space="preserve">Cuando se inspeccionan celdas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r w:rsidRPr="00D973F0">
        <w:t>2.1.</w:t>
      </w:r>
      <w:r w:rsidR="00DA12B9">
        <w:t>8</w:t>
      </w:r>
      <w:r w:rsidRPr="00D973F0">
        <w:t>. Procesamiento de imágenes</w:t>
      </w:r>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lastRenderedPageBreak/>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98418" cy="2054847"/>
                    </a:xfrm>
                    <a:prstGeom prst="rect">
                      <a:avLst/>
                    </a:prstGeom>
                  </pic:spPr>
                </pic:pic>
              </a:graphicData>
            </a:graphic>
          </wp:inline>
        </w:drawing>
      </w:r>
    </w:p>
    <w:p w14:paraId="4F6683C9" w14:textId="68C470A5"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lastRenderedPageBreak/>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RGB (R, G, B) (R, G, B) si se lo proyecta sobre (1, 1, 1) (1, 1, 1) se obtiene la contribución de cada tonalidad de gris. </w:t>
      </w:r>
    </w:p>
    <w:p w14:paraId="52DC0520" w14:textId="55D30068" w:rsidR="00B34EA7" w:rsidRDefault="00B34EA7" w:rsidP="00C93E22">
      <w:r w:rsidRPr="00D973F0">
        <w:lastRenderedPageBreak/>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30" w:name="_Toc62753917"/>
      <w:r>
        <w:t>2.3. Marco Contextual</w:t>
      </w:r>
    </w:p>
    <w:p w14:paraId="4C8F1026" w14:textId="276B5B1F"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r w:rsidRPr="00F96D18">
        <w:t xml:space="preserve">2.3.1. Historia Sistemas Fotovoltaicos </w:t>
      </w:r>
    </w:p>
    <w:p w14:paraId="13A641F2" w14:textId="77777777" w:rsidR="00F96D18" w:rsidRPr="00B94C90" w:rsidRDefault="00F96D18" w:rsidP="00F96D18">
      <w:r w:rsidRPr="00B94C90">
        <w:t xml:space="preserve">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w:t>
      </w:r>
      <w:r w:rsidRPr="00B94C90">
        <w:lastRenderedPageBreak/>
        <w:t>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31"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31"/>
    </w:p>
    <w:p w14:paraId="6EEDB20A" w14:textId="307735E2" w:rsidR="005A771D" w:rsidRDefault="005A771D" w:rsidP="00F96D18"/>
    <w:p w14:paraId="685AE994" w14:textId="77777777" w:rsidR="00771F09" w:rsidRDefault="00771F09" w:rsidP="00F96D18"/>
    <w:p w14:paraId="2A39CFCE" w14:textId="2FCB5D5A" w:rsidR="00F96D18" w:rsidRDefault="00F96D18" w:rsidP="002256D2">
      <w:pPr>
        <w:pStyle w:val="Ttulo3"/>
      </w:pPr>
      <w:r w:rsidRPr="00F96D18">
        <w:lastRenderedPageBreak/>
        <w:t>2.3.2. Políticas de energías renovables en Colombia</w:t>
      </w:r>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r w:rsidRPr="00F96D18">
        <w:t>2.3.3. Factor geográfico</w:t>
      </w:r>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lastRenderedPageBreak/>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3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32"/>
    </w:p>
    <w:p w14:paraId="5254EE86" w14:textId="77777777" w:rsidR="00F56D81" w:rsidRDefault="00F56D81" w:rsidP="00F96D18"/>
    <w:p w14:paraId="135B02E1" w14:textId="271CA3F7" w:rsidR="00F96D18" w:rsidRPr="00B94C90" w:rsidRDefault="00F96D18" w:rsidP="00F96D18">
      <w:r w:rsidRPr="00B94C90">
        <w:t>Siendo el país muy diverso morfológicamente, tiene grandes necesidades de abastecimiento energético. Según la Superintendencia Delegada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3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33"/>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r>
        <w:t>2.4. Antecedentes</w:t>
      </w:r>
    </w:p>
    <w:p w14:paraId="4CA16E05" w14:textId="4EB3C598" w:rsidR="005A771D" w:rsidRDefault="00A8018E" w:rsidP="00167DCB">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61B03BF2" w14:textId="40F8AA0D" w:rsidR="00B33D72" w:rsidRDefault="00B33D72" w:rsidP="00167DCB">
      <w:pPr>
        <w:spacing w:after="240"/>
        <w:rPr>
          <w:noProof/>
        </w:rPr>
      </w:pPr>
    </w:p>
    <w:p w14:paraId="1EA08739" w14:textId="77777777" w:rsidR="00B33D72" w:rsidRDefault="00B33D72" w:rsidP="00167DCB">
      <w:pPr>
        <w:spacing w:after="240"/>
        <w:rPr>
          <w:noProof/>
        </w:rPr>
      </w:pPr>
    </w:p>
    <w:p w14:paraId="669ED2A9" w14:textId="3F24184C" w:rsidR="00754FE0" w:rsidRDefault="00754FE0" w:rsidP="00207255">
      <w:pPr>
        <w:pStyle w:val="Ttulo2"/>
        <w:rPr>
          <w:noProof/>
        </w:rPr>
      </w:pPr>
      <w:r>
        <w:rPr>
          <w:noProof/>
        </w:rPr>
        <w:lastRenderedPageBreak/>
        <w:t>2.4.1.</w:t>
      </w:r>
      <w:r w:rsidR="0080463E">
        <w:rPr>
          <w:noProof/>
        </w:rPr>
        <w:t xml:space="preserve"> R</w:t>
      </w:r>
      <w:r>
        <w:rPr>
          <w:noProof/>
        </w:rPr>
        <w:t>egionales</w:t>
      </w:r>
    </w:p>
    <w:p w14:paraId="3EB2AADD" w14:textId="361DBC74" w:rsidR="00304252" w:rsidRDefault="00B33D72" w:rsidP="006758C6">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w:t>
      </w:r>
      <w:r w:rsidR="00207255">
        <w:rPr>
          <w:lang w:val="es-CO"/>
        </w:rPr>
        <w:t xml:space="preserve">; en el documento se presentan </w:t>
      </w:r>
      <w:r>
        <w:rPr>
          <w:lang w:val="es-CO"/>
        </w:rPr>
        <w:t>resultados, dise</w:t>
      </w:r>
      <w:r w:rsidR="00207255">
        <w:rPr>
          <w:lang w:val="es-CO"/>
        </w:rPr>
        <w:t>ñ</w:t>
      </w:r>
      <w:r>
        <w:rPr>
          <w:lang w:val="es-CO"/>
        </w:rPr>
        <w:t>o e implementaci</w:t>
      </w:r>
      <w:r w:rsidR="00207255">
        <w:rPr>
          <w:lang w:val="es-CO"/>
        </w:rPr>
        <w:t>ó</w:t>
      </w:r>
      <w:r>
        <w:rPr>
          <w:lang w:val="es-CO"/>
        </w:rPr>
        <w:t>n de una propuesta para la detecci</w:t>
      </w:r>
      <w:r w:rsidR="00207255">
        <w:rPr>
          <w:lang w:val="es-CO"/>
        </w:rPr>
        <w:t>ón</w:t>
      </w:r>
      <w:r>
        <w:rPr>
          <w:lang w:val="es-CO"/>
        </w:rPr>
        <w:t xml:space="preserve"> de anomal</w:t>
      </w:r>
      <w:r w:rsidR="00207255">
        <w:rPr>
          <w:lang w:val="es-CO"/>
        </w:rPr>
        <w:t>í</w:t>
      </w:r>
      <w:r>
        <w:rPr>
          <w:lang w:val="es-CO"/>
        </w:rPr>
        <w:t>as en equipo el</w:t>
      </w:r>
      <w:r w:rsidR="00207255">
        <w:rPr>
          <w:lang w:val="es-CO"/>
        </w:rPr>
        <w:t>é</w:t>
      </w:r>
      <w:r>
        <w:rPr>
          <w:lang w:val="es-CO"/>
        </w:rPr>
        <w:t>ctrico</w:t>
      </w:r>
      <w:r w:rsidR="00207255">
        <w:rPr>
          <w:lang w:val="es-CO"/>
        </w:rPr>
        <w:t xml:space="preserve"> </w:t>
      </w:r>
      <w:r>
        <w:rPr>
          <w:lang w:val="es-CO"/>
        </w:rPr>
        <w:t>usando t</w:t>
      </w:r>
      <w:r w:rsidR="00207255">
        <w:rPr>
          <w:lang w:val="es-CO"/>
        </w:rPr>
        <w:t>é</w:t>
      </w:r>
      <w:r>
        <w:rPr>
          <w:lang w:val="es-CO"/>
        </w:rPr>
        <w:t>cnicas de procesamiento digital de im</w:t>
      </w:r>
      <w:r w:rsidR="00207255">
        <w:rPr>
          <w:lang w:val="es-CO"/>
        </w:rPr>
        <w:t>á</w:t>
      </w:r>
      <w:r>
        <w:rPr>
          <w:lang w:val="es-CO"/>
        </w:rPr>
        <w:t>genes conjuntamente con sistemas</w:t>
      </w:r>
      <w:r w:rsidR="00207255">
        <w:rPr>
          <w:lang w:val="es-CO"/>
        </w:rPr>
        <w:t xml:space="preserve"> </w:t>
      </w:r>
      <w:r>
        <w:rPr>
          <w:lang w:val="es-CO"/>
        </w:rPr>
        <w:t>de aprendizaje como redes neuronales tipo RBF y MLP.</w:t>
      </w:r>
      <w:r w:rsidR="00207255">
        <w:rPr>
          <w:lang w:val="es-CO"/>
        </w:rPr>
        <w:t xml:space="preserve"> </w:t>
      </w:r>
      <w:r w:rsidR="00021E74">
        <w:rPr>
          <w:lang w:val="es-CO"/>
        </w:rPr>
        <w:fldChar w:fldCharType="begin" w:fldLock="1"/>
      </w:r>
      <w:r w:rsidR="00025C15">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sidR="00021E74">
        <w:rPr>
          <w:lang w:val="es-CO"/>
        </w:rPr>
        <w:fldChar w:fldCharType="separate"/>
      </w:r>
      <w:r w:rsidR="00021E74" w:rsidRPr="00021E74">
        <w:rPr>
          <w:noProof/>
          <w:lang w:val="es-CO"/>
        </w:rPr>
        <w:t>(Erazo Aux &amp; Loaiza, 2009)</w:t>
      </w:r>
      <w:r w:rsidR="00021E74">
        <w:rPr>
          <w:lang w:val="es-CO"/>
        </w:rPr>
        <w:fldChar w:fldCharType="end"/>
      </w:r>
      <w:r w:rsidR="009A43C3">
        <w:rPr>
          <w:lang w:val="es-CO"/>
        </w:rPr>
        <w:t>.</w:t>
      </w:r>
    </w:p>
    <w:p w14:paraId="2E4D150D" w14:textId="61C29B15" w:rsidR="009A43C3" w:rsidRPr="00207255" w:rsidRDefault="009A43C3" w:rsidP="006758C6">
      <w:pPr>
        <w:rPr>
          <w:lang w:val="es-CO"/>
        </w:rPr>
      </w:pPr>
      <w:r>
        <w:rPr>
          <w:lang w:val="es-CO"/>
        </w:rPr>
        <w:t xml:space="preserve">Mejía Alfaro Estefanía (2019), </w:t>
      </w:r>
      <w:r w:rsidR="00EF1FD0">
        <w:rPr>
          <w:lang w:val="es-CO"/>
        </w:rPr>
        <w:t>“</w:t>
      </w:r>
      <w:r>
        <w:rPr>
          <w:lang w:val="es-CO"/>
        </w:rPr>
        <w:t>Detección y determinación de severidad de fallas en paneles solares a partir de imágenes aéreas termográficas</w:t>
      </w:r>
      <w:r w:rsidR="00EF1FD0">
        <w:rPr>
          <w:lang w:val="es-CO"/>
        </w:rPr>
        <w:t>”, es un trabajo de investigación para optar por el por el título de</w:t>
      </w:r>
      <w:r w:rsidR="009528AB">
        <w:rPr>
          <w:lang w:val="es-CO"/>
        </w:rPr>
        <w:t xml:space="preserve"> “</w:t>
      </w:r>
      <w:r w:rsidR="00EF1FD0">
        <w:rPr>
          <w:lang w:val="es-CO"/>
        </w:rPr>
        <w:t>Magister en Ingenier</w:t>
      </w:r>
      <w:r w:rsidR="009528AB">
        <w:rPr>
          <w:lang w:val="es-CO"/>
        </w:rPr>
        <w:t>í</w:t>
      </w:r>
      <w:r w:rsidR="00EF1FD0">
        <w:rPr>
          <w:lang w:val="es-CO"/>
        </w:rPr>
        <w:t>a-</w:t>
      </w:r>
      <w:r w:rsidR="009528AB">
        <w:rPr>
          <w:lang w:val="es-CO"/>
        </w:rPr>
        <w:t>Énfasis</w:t>
      </w:r>
      <w:r w:rsidR="00EF1FD0">
        <w:rPr>
          <w:lang w:val="es-CO"/>
        </w:rPr>
        <w:t xml:space="preserve"> en </w:t>
      </w:r>
      <w:r w:rsidR="009528AB">
        <w:rPr>
          <w:lang w:val="es-CO"/>
        </w:rPr>
        <w:t>Electrónica”;</w:t>
      </w:r>
      <w:r w:rsidR="00803592">
        <w:rPr>
          <w:lang w:val="es-CO"/>
        </w:rPr>
        <w:t xml:space="preserve"> Ahí se presenta un método para la detectar y determinar la severidad de fallas en módulos fotovoltaicos, a partir de la técnica de la termografía infrarroja. Se muestran los métodos para la adquisición de las imágenes, preprocesamiento, segmentación, transformaciones, extracción de características; se clasifican las fallas más comunes en los módulos fotovoltaicos.</w:t>
      </w:r>
      <w:r w:rsidR="00025C15">
        <w:rPr>
          <w:lang w:val="es-CO"/>
        </w:rPr>
        <w:t xml:space="preserve"> </w:t>
      </w:r>
      <w:r w:rsidR="00025C15">
        <w:rPr>
          <w:lang w:val="es-CO"/>
        </w:rPr>
        <w:fldChar w:fldCharType="begin" w:fldLock="1"/>
      </w:r>
      <w:r w:rsidR="00025C15">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025C15">
        <w:rPr>
          <w:lang w:val="es-CO"/>
        </w:rPr>
        <w:fldChar w:fldCharType="separate"/>
      </w:r>
      <w:r w:rsidR="00025C15" w:rsidRPr="00025C15">
        <w:rPr>
          <w:noProof/>
          <w:lang w:val="es-CO"/>
        </w:rPr>
        <w:t>(Mejía Alfaro, 2019)</w:t>
      </w:r>
      <w:r w:rsidR="00025C15">
        <w:rPr>
          <w:lang w:val="es-CO"/>
        </w:rPr>
        <w:fldChar w:fldCharType="end"/>
      </w:r>
    </w:p>
    <w:p w14:paraId="38670291" w14:textId="0FAD8EE2" w:rsidR="00754FE0" w:rsidRDefault="00754FE0" w:rsidP="00207255">
      <w:pPr>
        <w:pStyle w:val="Ttulo2"/>
        <w:rPr>
          <w:noProof/>
        </w:rPr>
      </w:pPr>
      <w:r>
        <w:rPr>
          <w:noProof/>
        </w:rPr>
        <w:t xml:space="preserve">2.4.2. </w:t>
      </w:r>
      <w:r w:rsidR="0080463E">
        <w:rPr>
          <w:noProof/>
        </w:rPr>
        <w:t>N</w:t>
      </w:r>
      <w:r>
        <w:rPr>
          <w:noProof/>
        </w:rPr>
        <w:t>acional</w:t>
      </w:r>
      <w:r w:rsidR="00304252">
        <w:rPr>
          <w:noProof/>
        </w:rPr>
        <w:t>es</w:t>
      </w:r>
    </w:p>
    <w:p w14:paraId="62DA3DF4" w14:textId="74A3F5EB" w:rsidR="00754FE0" w:rsidRDefault="00754FE0" w:rsidP="00754FE0">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Deep learning” y redes neuronales convolucionales. El motivo es que el 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4978E613" w14:textId="77777777" w:rsidR="00304252" w:rsidRPr="00A579D7" w:rsidRDefault="00304252" w:rsidP="00304252">
      <w:pPr>
        <w:rPr>
          <w:noProof/>
        </w:rPr>
      </w:pPr>
      <w:r w:rsidRPr="00A579D7">
        <w:rPr>
          <w:noProof/>
        </w:rPr>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D537EFE" w14:textId="594B2809" w:rsidR="00754FE0" w:rsidRPr="00754FE0" w:rsidRDefault="00754FE0" w:rsidP="00207255">
      <w:pPr>
        <w:pStyle w:val="Ttulo2"/>
      </w:pPr>
      <w:r>
        <w:rPr>
          <w:noProof/>
        </w:rPr>
        <w:t xml:space="preserve">2.4.3. </w:t>
      </w:r>
      <w:r w:rsidR="0080463E">
        <w:rPr>
          <w:noProof/>
        </w:rPr>
        <w:t>In</w:t>
      </w:r>
      <w:r>
        <w:rPr>
          <w:noProof/>
        </w:rPr>
        <w:t>ternacionales</w:t>
      </w:r>
    </w:p>
    <w:p w14:paraId="33249C88" w14:textId="36ACBE2D" w:rsidR="00A8018E" w:rsidRDefault="00A8018E" w:rsidP="00A8018E">
      <w:pPr>
        <w:rPr>
          <w:noProof/>
        </w:rPr>
      </w:pPr>
      <w:r w:rsidRPr="00A579D7">
        <w:rPr>
          <w:noProof/>
        </w:rPr>
        <w:t xml:space="preserve">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w:t>
      </w:r>
      <w:r w:rsidRPr="00A579D7">
        <w:rPr>
          <w:noProof/>
        </w:rPr>
        <w:lastRenderedPageBreak/>
        <w:t>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sidR="00641BDD">
        <w:rPr>
          <w:noProof/>
        </w:rPr>
        <w:t>.</w:t>
      </w:r>
    </w:p>
    <w:p w14:paraId="7C725754" w14:textId="77777777" w:rsidR="00E96C39" w:rsidRPr="00A579D7" w:rsidRDefault="00E96C39" w:rsidP="00E96C39">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D2D5DA1" w14:textId="457D56D6" w:rsidR="00304252" w:rsidRDefault="00304252" w:rsidP="00A8018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w:t>
      </w:r>
      <w:r w:rsidRPr="00A579D7">
        <w:rPr>
          <w:noProof/>
        </w:rPr>
        <w:lastRenderedPageBreak/>
        <w:t xml:space="preserve">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3C3E8E89" w14:textId="77777777" w:rsidR="00E96C39" w:rsidRPr="00A579D7" w:rsidRDefault="00E96C39" w:rsidP="00E96C39">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67ED52B7" w14:textId="77777777" w:rsidR="00304252" w:rsidRDefault="00A8018E" w:rsidP="00E96C39">
      <w:pPr>
        <w:rPr>
          <w:noProof/>
        </w:rPr>
      </w:pPr>
      <w:r w:rsidRPr="00A579D7">
        <w:rPr>
          <w:noProof/>
        </w:rPr>
        <w:t>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sidR="00641BDD">
        <w:rPr>
          <w:noProof/>
        </w:rPr>
        <w:t>.</w:t>
      </w:r>
    </w:p>
    <w:p w14:paraId="724A9C9F" w14:textId="30EABEE2" w:rsidR="00E96C39" w:rsidRDefault="00AE2C2C" w:rsidP="00AE6BB1">
      <w:pPr>
        <w:rPr>
          <w:noProof/>
        </w:rPr>
      </w:pPr>
      <w:r w:rsidRPr="00A579D7">
        <w:rPr>
          <w:noProof/>
        </w:rPr>
        <w:lastRenderedPageBreak/>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sidR="00641BDD">
        <w:rPr>
          <w:noProof/>
        </w:rPr>
        <w:t>.</w:t>
      </w:r>
      <w:r w:rsidR="00E96C39" w:rsidRPr="00E96C39">
        <w:rPr>
          <w:noProof/>
        </w:rPr>
        <w:t xml:space="preserve"> </w:t>
      </w:r>
      <w:r w:rsidR="00E96C39" w:rsidRPr="00A579D7">
        <w:rPr>
          <w:noProof/>
        </w:rPr>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00E96C39" w:rsidRPr="00A579D7">
            <w:rPr>
              <w:noProof/>
            </w:rPr>
            <w:fldChar w:fldCharType="begin"/>
          </w:r>
          <w:r w:rsidR="00E96C39" w:rsidRPr="00A579D7">
            <w:rPr>
              <w:noProof/>
            </w:rPr>
            <w:instrText xml:space="preserve">CITATION Ara17 \l 9226 </w:instrText>
          </w:r>
          <w:r w:rsidR="00E96C39" w:rsidRPr="00A579D7">
            <w:rPr>
              <w:noProof/>
            </w:rPr>
            <w:fldChar w:fldCharType="separate"/>
          </w:r>
          <w:r w:rsidR="00E96C39">
            <w:rPr>
              <w:noProof/>
            </w:rPr>
            <w:t xml:space="preserve"> </w:t>
          </w:r>
          <w:r w:rsidR="00E96C39" w:rsidRPr="00C24E5C">
            <w:rPr>
              <w:noProof/>
            </w:rPr>
            <w:t>(Aranda, Medina, Rodriguez, &amp; Gonzalez, 2017)</w:t>
          </w:r>
          <w:r w:rsidR="00E96C39" w:rsidRPr="00A579D7">
            <w:rPr>
              <w:noProof/>
            </w:rPr>
            <w:fldChar w:fldCharType="end"/>
          </w:r>
        </w:sdtContent>
      </w:sdt>
      <w:r w:rsidR="00E96C39">
        <w:rPr>
          <w:noProof/>
        </w:rPr>
        <w:t>.</w:t>
      </w:r>
    </w:p>
    <w:p w14:paraId="3367649E" w14:textId="77777777" w:rsidR="00E96C39" w:rsidRPr="00AE2C2C" w:rsidRDefault="00E96C39" w:rsidP="000702D3">
      <w:pPr>
        <w:spacing w:after="240"/>
        <w:rPr>
          <w:b/>
          <w:bCs/>
          <w:noProof/>
        </w:rPr>
      </w:pPr>
      <w:r w:rsidRPr="00A579D7">
        <w:rPr>
          <w:noProof/>
        </w:rPr>
        <w:t xml:space="preserve">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w:t>
      </w:r>
      <w:r w:rsidRPr="00A579D7">
        <w:rPr>
          <w:noProof/>
        </w:rPr>
        <w:lastRenderedPageBreak/>
        <w:t>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09474950" w14:textId="00AC64FE" w:rsidR="00B51118" w:rsidRDefault="008A58F4" w:rsidP="00207255">
      <w:pPr>
        <w:pStyle w:val="Ttulo2"/>
      </w:pPr>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30"/>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34" w:name="_Toc70536831"/>
      <w:r w:rsidRPr="009A5DA7">
        <w:t>2.</w:t>
      </w:r>
      <w:r w:rsidR="00313DCA">
        <w:t>5</w:t>
      </w:r>
      <w:r w:rsidRPr="009A5DA7">
        <w:t xml:space="preserve">.1. Ley 1955 del 2019 congreso de </w:t>
      </w:r>
      <w:bookmarkEnd w:id="34"/>
      <w:r w:rsidRPr="009A5DA7">
        <w:t>Colombia</w:t>
      </w:r>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41A14C1E" w14:textId="02BFC1BD" w:rsidR="009A5DA7" w:rsidRDefault="009A5DA7" w:rsidP="00F43240">
      <w:pPr>
        <w:rPr>
          <w:noProof/>
        </w:rPr>
      </w:pPr>
      <w:r w:rsidRPr="00A15377">
        <w:rPr>
          <w:noProof/>
        </w:rPr>
        <w:lastRenderedPageBreak/>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11782384" w14:textId="77777777" w:rsidR="00771F09" w:rsidRPr="00A15377" w:rsidRDefault="00771F09" w:rsidP="00F43240">
      <w:pPr>
        <w:rPr>
          <w:noProof/>
        </w:rPr>
      </w:pPr>
    </w:p>
    <w:p w14:paraId="63F1E5E6" w14:textId="0539529B" w:rsidR="009A5DA7" w:rsidRPr="009A5DA7" w:rsidRDefault="009A5DA7" w:rsidP="005E4C2C">
      <w:pPr>
        <w:pStyle w:val="Ttulo3"/>
        <w:spacing w:before="240"/>
      </w:pPr>
      <w:bookmarkStart w:id="35" w:name="_Toc70536832"/>
      <w:r w:rsidRPr="009A5DA7">
        <w:t>2.</w:t>
      </w:r>
      <w:r w:rsidR="00313DCA">
        <w:t>5</w:t>
      </w:r>
      <w:r w:rsidRPr="009A5DA7">
        <w:t xml:space="preserve">.2. Ley 1715 del 2014 congreso de </w:t>
      </w:r>
      <w:bookmarkEnd w:id="35"/>
      <w:r w:rsidRPr="009A5DA7">
        <w:t>Colombia</w:t>
      </w:r>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626AD1C5" w:rsidR="009A5DA7" w:rsidRDefault="009A5DA7" w:rsidP="00F43240">
      <w:pPr>
        <w:rPr>
          <w:noProof/>
        </w:rPr>
      </w:pPr>
      <w:r w:rsidRPr="00A15377">
        <w:rPr>
          <w:noProof/>
        </w:rPr>
        <w:t xml:space="preserve">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w:t>
      </w:r>
      <w:r w:rsidRPr="00A15377">
        <w:rPr>
          <w:noProof/>
        </w:rPr>
        <w:lastRenderedPageBreak/>
        <w:t>fotovoltaica desarrollados como forma de auto generación y en esquema de generación distribuida (conectados a la red de distribución local). (Congreso de la república de Colombia, 2014, art. 19).</w:t>
      </w:r>
    </w:p>
    <w:p w14:paraId="57DBA325" w14:textId="64731CE4" w:rsidR="009A5DA7" w:rsidRPr="009A5DA7" w:rsidRDefault="009A5DA7" w:rsidP="005E4C2C">
      <w:pPr>
        <w:pStyle w:val="Ttulo3"/>
        <w:spacing w:before="240"/>
      </w:pPr>
      <w:bookmarkStart w:id="36" w:name="_Toc70536833"/>
      <w:r w:rsidRPr="009A5DA7">
        <w:t>2.</w:t>
      </w:r>
      <w:r w:rsidR="00313DCA">
        <w:t>5</w:t>
      </w:r>
      <w:r w:rsidRPr="009A5DA7">
        <w:t xml:space="preserve">.3. </w:t>
      </w:r>
      <w:r w:rsidR="00F56D81">
        <w:t>R</w:t>
      </w:r>
      <w:r w:rsidR="00F56D81" w:rsidRPr="009A5DA7">
        <w:t>etie – reglamento técnico de instalaciones eléctricas</w:t>
      </w:r>
      <w:bookmarkEnd w:id="36"/>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bookmarkStart w:id="37" w:name="_Toc62753918"/>
    </w:p>
    <w:p w14:paraId="255C76E2" w14:textId="77777777" w:rsidR="00753BC3" w:rsidRDefault="00753BC3" w:rsidP="009A5DA7">
      <w:pPr>
        <w:rPr>
          <w:noProof/>
        </w:rPr>
      </w:pPr>
    </w:p>
    <w:p w14:paraId="040B3CCB" w14:textId="4B24685D" w:rsidR="003E4D09" w:rsidRPr="00D973F0" w:rsidRDefault="00D80F57" w:rsidP="008A58F4">
      <w:pPr>
        <w:pStyle w:val="Ttulo1"/>
      </w:pPr>
      <w:r w:rsidRPr="00D973F0">
        <w:t xml:space="preserve">3. </w:t>
      </w:r>
      <w:r w:rsidR="0071094D" w:rsidRPr="00D973F0">
        <w:t>Método</w:t>
      </w:r>
      <w:bookmarkEnd w:id="37"/>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proyecto?.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38" w:name="_Toc62753919"/>
      <w:r w:rsidRPr="00D973F0">
        <w:lastRenderedPageBreak/>
        <w:t xml:space="preserve">4. </w:t>
      </w:r>
      <w:r w:rsidR="0071094D" w:rsidRPr="00D973F0">
        <w:t>Resultados</w:t>
      </w:r>
      <w:bookmarkEnd w:id="38"/>
    </w:p>
    <w:p w14:paraId="3204B657" w14:textId="72507ECC" w:rsidR="001D6CDF" w:rsidRPr="00D973F0" w:rsidRDefault="001D6CDF" w:rsidP="001D6CDF">
      <w:bookmarkStart w:id="39"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40"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39"/>
    <w:bookmarkEnd w:id="40"/>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41"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lastRenderedPageBreak/>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42" w:name="_Toc431457150"/>
      <w:bookmarkStart w:id="43" w:name="_Toc51859465"/>
      <w:bookmarkEnd w:id="41"/>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42"/>
      <w:bookmarkEnd w:id="43"/>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44" w:name="_Toc62753920"/>
      <w:r w:rsidRPr="00D973F0">
        <w:t xml:space="preserve">5. </w:t>
      </w:r>
      <w:r w:rsidR="0071094D" w:rsidRPr="00D973F0">
        <w:t>Discusión (Opcional)</w:t>
      </w:r>
      <w:bookmarkEnd w:id="44"/>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45" w:name="_Toc62753921"/>
      <w:r w:rsidRPr="00D973F0">
        <w:rPr>
          <w:lang w:val="es-ES_tradnl"/>
        </w:rPr>
        <w:t xml:space="preserve">6. </w:t>
      </w:r>
      <w:r w:rsidR="007063F9" w:rsidRPr="00D973F0">
        <w:rPr>
          <w:lang w:val="es-ES_tradnl"/>
        </w:rPr>
        <w:t>Conclusiones</w:t>
      </w:r>
      <w:bookmarkEnd w:id="45"/>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46" w:name="_Toc62753922"/>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46"/>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47" w:name="_Toc62753923"/>
      <w:r w:rsidRPr="00D973F0">
        <w:t xml:space="preserve">8. Acerca de los </w:t>
      </w:r>
      <w:r w:rsidR="0071094D" w:rsidRPr="00D973F0">
        <w:t>Apéndices</w:t>
      </w:r>
      <w:bookmarkEnd w:id="47"/>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48" w:name="_Toc62753924"/>
      <w:r w:rsidRPr="00D973F0">
        <w:rPr>
          <w:lang w:val="en-US"/>
        </w:rPr>
        <w:lastRenderedPageBreak/>
        <w:t>Referencias</w:t>
      </w:r>
      <w:bookmarkEnd w:id="48"/>
    </w:p>
    <w:bookmarkStart w:id="49"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49"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50" w:name="_Toc62753925"/>
      <w:r w:rsidRPr="00D973F0">
        <w:lastRenderedPageBreak/>
        <w:t>Apéndices</w:t>
      </w:r>
      <w:bookmarkEnd w:id="50"/>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51"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51"/>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30"/>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C9186" w14:textId="77777777" w:rsidR="00A2116D" w:rsidRDefault="00A2116D" w:rsidP="00A31F56">
      <w:r>
        <w:separator/>
      </w:r>
    </w:p>
  </w:endnote>
  <w:endnote w:type="continuationSeparator" w:id="0">
    <w:p w14:paraId="51C9F3EC" w14:textId="77777777" w:rsidR="00A2116D" w:rsidRDefault="00A2116D"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60A6F" w14:textId="77777777" w:rsidR="00A2116D" w:rsidRDefault="00A2116D" w:rsidP="00A31F56">
      <w:r>
        <w:separator/>
      </w:r>
    </w:p>
  </w:footnote>
  <w:footnote w:type="continuationSeparator" w:id="0">
    <w:p w14:paraId="75BC7802" w14:textId="77777777" w:rsidR="00A2116D" w:rsidRDefault="00A2116D"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4200D"/>
    <w:rsid w:val="0024225A"/>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53CF"/>
    <w:rsid w:val="00436898"/>
    <w:rsid w:val="00440617"/>
    <w:rsid w:val="004431A1"/>
    <w:rsid w:val="004456B3"/>
    <w:rsid w:val="004565D7"/>
    <w:rsid w:val="00456E4D"/>
    <w:rsid w:val="00457F6F"/>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727"/>
    <w:rsid w:val="004B6DDC"/>
    <w:rsid w:val="004C0884"/>
    <w:rsid w:val="004C095A"/>
    <w:rsid w:val="004C529B"/>
    <w:rsid w:val="004C5E10"/>
    <w:rsid w:val="004D2E29"/>
    <w:rsid w:val="004D669F"/>
    <w:rsid w:val="004E14B3"/>
    <w:rsid w:val="004E221E"/>
    <w:rsid w:val="004E505A"/>
    <w:rsid w:val="004E7ED7"/>
    <w:rsid w:val="004F0995"/>
    <w:rsid w:val="004F4C62"/>
    <w:rsid w:val="004F5C8D"/>
    <w:rsid w:val="004F7DD1"/>
    <w:rsid w:val="00504744"/>
    <w:rsid w:val="00504C11"/>
    <w:rsid w:val="00505199"/>
    <w:rsid w:val="00514B64"/>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4C2C"/>
    <w:rsid w:val="005E4EBD"/>
    <w:rsid w:val="005E5BBD"/>
    <w:rsid w:val="005E76E9"/>
    <w:rsid w:val="005F26C4"/>
    <w:rsid w:val="0060381D"/>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430D"/>
    <w:rsid w:val="007651B9"/>
    <w:rsid w:val="00767411"/>
    <w:rsid w:val="0077046B"/>
    <w:rsid w:val="00771F09"/>
    <w:rsid w:val="00781041"/>
    <w:rsid w:val="00781B82"/>
    <w:rsid w:val="0078208E"/>
    <w:rsid w:val="007848E9"/>
    <w:rsid w:val="00787BF2"/>
    <w:rsid w:val="007912D2"/>
    <w:rsid w:val="0079213D"/>
    <w:rsid w:val="007948EC"/>
    <w:rsid w:val="007A35C3"/>
    <w:rsid w:val="007A490B"/>
    <w:rsid w:val="007A5BA6"/>
    <w:rsid w:val="007A699A"/>
    <w:rsid w:val="007A6B01"/>
    <w:rsid w:val="007B2A4F"/>
    <w:rsid w:val="007C1379"/>
    <w:rsid w:val="007C61D0"/>
    <w:rsid w:val="007D11EE"/>
    <w:rsid w:val="007D1A1B"/>
    <w:rsid w:val="007D6569"/>
    <w:rsid w:val="007D696A"/>
    <w:rsid w:val="007D6F86"/>
    <w:rsid w:val="007E0C64"/>
    <w:rsid w:val="007E37DB"/>
    <w:rsid w:val="007E46BD"/>
    <w:rsid w:val="007E783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656E1"/>
    <w:rsid w:val="00866321"/>
    <w:rsid w:val="0086755B"/>
    <w:rsid w:val="008763BE"/>
    <w:rsid w:val="00883E82"/>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8D7"/>
    <w:rsid w:val="009E44F6"/>
    <w:rsid w:val="009E4FF7"/>
    <w:rsid w:val="009F39C8"/>
    <w:rsid w:val="009F5660"/>
    <w:rsid w:val="00A00482"/>
    <w:rsid w:val="00A00AE4"/>
    <w:rsid w:val="00A01B71"/>
    <w:rsid w:val="00A02F87"/>
    <w:rsid w:val="00A04900"/>
    <w:rsid w:val="00A07CE3"/>
    <w:rsid w:val="00A15454"/>
    <w:rsid w:val="00A15E6E"/>
    <w:rsid w:val="00A2116D"/>
    <w:rsid w:val="00A22155"/>
    <w:rsid w:val="00A316BB"/>
    <w:rsid w:val="00A31A8B"/>
    <w:rsid w:val="00A31F56"/>
    <w:rsid w:val="00A3445E"/>
    <w:rsid w:val="00A36AEA"/>
    <w:rsid w:val="00A40B20"/>
    <w:rsid w:val="00A454AA"/>
    <w:rsid w:val="00A503D1"/>
    <w:rsid w:val="00A50481"/>
    <w:rsid w:val="00A50571"/>
    <w:rsid w:val="00A513D7"/>
    <w:rsid w:val="00A534DC"/>
    <w:rsid w:val="00A53F7E"/>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D1EAE"/>
    <w:rsid w:val="00AD3333"/>
    <w:rsid w:val="00AD4D69"/>
    <w:rsid w:val="00AD4F93"/>
    <w:rsid w:val="00AD7BD3"/>
    <w:rsid w:val="00AE2644"/>
    <w:rsid w:val="00AE2C2C"/>
    <w:rsid w:val="00AE37AC"/>
    <w:rsid w:val="00AE4104"/>
    <w:rsid w:val="00AE6BB1"/>
    <w:rsid w:val="00AE74AD"/>
    <w:rsid w:val="00AE7C92"/>
    <w:rsid w:val="00AF2448"/>
    <w:rsid w:val="00B01969"/>
    <w:rsid w:val="00B04A48"/>
    <w:rsid w:val="00B200DA"/>
    <w:rsid w:val="00B25906"/>
    <w:rsid w:val="00B30B51"/>
    <w:rsid w:val="00B3142D"/>
    <w:rsid w:val="00B33D72"/>
    <w:rsid w:val="00B34B77"/>
    <w:rsid w:val="00B34EA7"/>
    <w:rsid w:val="00B37562"/>
    <w:rsid w:val="00B37F4A"/>
    <w:rsid w:val="00B46C4B"/>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D32E1"/>
    <w:rsid w:val="00BD3A57"/>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61E5"/>
    <w:rsid w:val="00D7699A"/>
    <w:rsid w:val="00D77B7C"/>
    <w:rsid w:val="00D8094B"/>
    <w:rsid w:val="00D80F57"/>
    <w:rsid w:val="00D90268"/>
    <w:rsid w:val="00D917D0"/>
    <w:rsid w:val="00D91BAC"/>
    <w:rsid w:val="00D93A38"/>
    <w:rsid w:val="00D973F0"/>
    <w:rsid w:val="00DA12B9"/>
    <w:rsid w:val="00DA457E"/>
    <w:rsid w:val="00DA60AD"/>
    <w:rsid w:val="00DA6C22"/>
    <w:rsid w:val="00DB009E"/>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A0B2B"/>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2.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200</TotalTime>
  <Pages>52</Pages>
  <Words>11549</Words>
  <Characters>63524</Characters>
  <Application>Microsoft Office Word</Application>
  <DocSecurity>0</DocSecurity>
  <Lines>529</Lines>
  <Paragraphs>149</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41</cp:revision>
  <cp:lastPrinted>2014-10-16T13:27:00Z</cp:lastPrinted>
  <dcterms:created xsi:type="dcterms:W3CDTF">2021-09-05T15:46:00Z</dcterms:created>
  <dcterms:modified xsi:type="dcterms:W3CDTF">2021-09-1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